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0"/>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0"/>
      <w:r w:rsidR="00635723">
        <w:rPr>
          <w:rStyle w:val="CommentReference"/>
        </w:rPr>
        <w:commentReference w:id="0"/>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1"/>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1"/>
      <w:r w:rsidR="00A75088">
        <w:rPr>
          <w:rStyle w:val="CommentReference"/>
        </w:rPr>
        <w:commentReference w:id="1"/>
      </w:r>
      <w:r>
        <w:rPr>
          <w:rFonts w:asciiTheme="minorHAnsi" w:hAnsiTheme="minorHAnsi" w:cstheme="minorHAnsi"/>
          <w:color w:val="000000"/>
        </w:rPr>
        <w:t xml:space="preserve">have been heavily impacted by wildfire smoke over this </w:t>
      </w:r>
      <w:proofErr w:type="gramStart"/>
      <w:r>
        <w:rPr>
          <w:rFonts w:asciiTheme="minorHAnsi" w:hAnsiTheme="minorHAnsi" w:cstheme="minorHAnsi"/>
          <w:color w:val="000000"/>
        </w:rPr>
        <w:t>time period</w:t>
      </w:r>
      <w:proofErr w:type="gramEnd"/>
      <w:r>
        <w:rPr>
          <w:rFonts w:asciiTheme="minorHAnsi" w:hAnsiTheme="minorHAnsi" w:cstheme="minorHAnsi"/>
          <w:color w:val="000000"/>
        </w:rPr>
        <w:t xml:space="preserve">.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435E7A">
        <w:rPr>
          <w:b/>
          <w:bCs/>
        </w:rPr>
        <w:t>We also encourage authors to include a figure that provides a schematic overview of the study and assay(s) design</w:t>
      </w:r>
      <w:r w:rsidR="00C658AC" w:rsidRPr="0033109F">
        <w:t xml:space="preserve">. </w:t>
      </w:r>
    </w:p>
    <w:p w14:paraId="40B9DBAA" w14:textId="352CDA48" w:rsidR="00A75088" w:rsidRDefault="00A75088" w:rsidP="006A42F1"/>
    <w:p w14:paraId="58EA96D0" w14:textId="4A13193F"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ins w:id="2" w:author="Colleen Reid" w:date="2020-05-24T21:01:00Z">
        <w:r w:rsidR="00840A62" w:rsidRPr="00840A62">
          <w:rPr>
            <w:rFonts w:cs="Calibri"/>
            <w:szCs w:val="24"/>
            <w:vertAlign w:val="superscript"/>
            <w:rPrChange w:id="3" w:author="Colleen Reid" w:date="2020-05-24T21:01:00Z">
              <w:rPr>
                <w:rFonts w:ascii="Times New Roman" w:hAnsi="Times New Roman"/>
                <w:sz w:val="24"/>
                <w:szCs w:val="24"/>
                <w:vertAlign w:val="superscript"/>
              </w:rPr>
            </w:rPrChange>
          </w:rPr>
          <w:t>1</w:t>
        </w:r>
      </w:ins>
      <w:del w:id="4" w:author="Colleen Reid" w:date="2020-05-24T21:01:00Z">
        <w:r w:rsidR="002438A3" w:rsidRPr="002438A3" w:rsidDel="00840A62">
          <w:rPr>
            <w:rFonts w:cs="Calibri"/>
            <w:szCs w:val="24"/>
            <w:vertAlign w:val="superscript"/>
          </w:rPr>
          <w:delText>1</w:delText>
        </w:r>
      </w:del>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ins w:id="5" w:author="Colleen Reid" w:date="2020-05-24T21:01:00Z">
        <w:r w:rsidR="00840A62" w:rsidRPr="00840A62">
          <w:rPr>
            <w:rFonts w:cs="Calibri"/>
            <w:szCs w:val="24"/>
            <w:vertAlign w:val="superscript"/>
            <w:rPrChange w:id="6" w:author="Colleen Reid" w:date="2020-05-24T21:01:00Z">
              <w:rPr>
                <w:rFonts w:ascii="Times New Roman" w:hAnsi="Times New Roman"/>
                <w:sz w:val="24"/>
                <w:szCs w:val="24"/>
                <w:vertAlign w:val="superscript"/>
              </w:rPr>
            </w:rPrChange>
          </w:rPr>
          <w:t>2,3</w:t>
        </w:r>
      </w:ins>
      <w:del w:id="7" w:author="Colleen Reid" w:date="2020-05-24T21:01:00Z">
        <w:r w:rsidR="008D66F2" w:rsidRPr="008D66F2" w:rsidDel="00840A62">
          <w:rPr>
            <w:rFonts w:cs="Calibri"/>
            <w:szCs w:val="24"/>
            <w:vertAlign w:val="superscript"/>
          </w:rPr>
          <w:delText>2,3</w:delText>
        </w:r>
      </w:del>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ins w:id="8" w:author="Colleen Reid" w:date="2020-05-24T21:01:00Z">
        <w:r w:rsidR="00840A62" w:rsidRPr="00840A62">
          <w:rPr>
            <w:rFonts w:cs="Calibri"/>
            <w:szCs w:val="24"/>
            <w:vertAlign w:val="superscript"/>
            <w:rPrChange w:id="9" w:author="Colleen Reid" w:date="2020-05-24T21:01:00Z">
              <w:rPr>
                <w:rFonts w:ascii="Times New Roman" w:hAnsi="Times New Roman"/>
                <w:sz w:val="24"/>
                <w:szCs w:val="24"/>
                <w:vertAlign w:val="superscript"/>
              </w:rPr>
            </w:rPrChange>
          </w:rPr>
          <w:t>4</w:t>
        </w:r>
      </w:ins>
      <w:del w:id="10" w:author="Colleen Reid" w:date="2020-05-24T21:01:00Z">
        <w:r w:rsidR="008D66F2" w:rsidRPr="008D66F2" w:rsidDel="00840A62">
          <w:rPr>
            <w:rFonts w:cs="Calibri"/>
            <w:szCs w:val="24"/>
            <w:vertAlign w:val="superscript"/>
          </w:rPr>
          <w:delText>4</w:delText>
        </w:r>
      </w:del>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ins w:id="11" w:author="Colleen Reid" w:date="2020-05-24T21:01:00Z">
        <w:r w:rsidR="00840A62" w:rsidRPr="00840A62">
          <w:rPr>
            <w:rFonts w:cs="Calibri"/>
            <w:szCs w:val="24"/>
            <w:vertAlign w:val="superscript"/>
            <w:rPrChange w:id="12" w:author="Colleen Reid" w:date="2020-05-24T21:01:00Z">
              <w:rPr>
                <w:rFonts w:ascii="Times New Roman" w:hAnsi="Times New Roman"/>
                <w:sz w:val="24"/>
                <w:szCs w:val="24"/>
                <w:vertAlign w:val="superscript"/>
              </w:rPr>
            </w:rPrChange>
          </w:rPr>
          <w:t>5</w:t>
        </w:r>
      </w:ins>
      <w:del w:id="13" w:author="Colleen Reid" w:date="2020-05-24T21:01:00Z">
        <w:r w:rsidR="008D66F2" w:rsidRPr="008D66F2" w:rsidDel="00840A62">
          <w:rPr>
            <w:rFonts w:cs="Calibri"/>
            <w:szCs w:val="24"/>
            <w:vertAlign w:val="superscript"/>
          </w:rPr>
          <w:delText>5</w:delText>
        </w:r>
      </w:del>
      <w:r w:rsidR="008D66F2">
        <w:fldChar w:fldCharType="end"/>
      </w:r>
      <w:r>
        <w:t xml:space="preserve">. Although </w:t>
      </w:r>
      <w:r w:rsidR="002438A3">
        <w:t>PM</w:t>
      </w:r>
      <w:r w:rsidR="002438A3" w:rsidRPr="00937C05">
        <w:rPr>
          <w:vertAlign w:val="subscript"/>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ins w:id="14" w:author="Colleen Reid" w:date="2020-05-24T21:01:00Z">
        <w:r w:rsidR="00840A62" w:rsidRPr="00840A62">
          <w:rPr>
            <w:rFonts w:cs="Calibri"/>
            <w:szCs w:val="24"/>
            <w:vertAlign w:val="superscript"/>
            <w:rPrChange w:id="15" w:author="Colleen Reid" w:date="2020-05-24T21:01:00Z">
              <w:rPr>
                <w:rFonts w:ascii="Times New Roman" w:hAnsi="Times New Roman"/>
                <w:sz w:val="24"/>
                <w:szCs w:val="24"/>
                <w:vertAlign w:val="superscript"/>
              </w:rPr>
            </w:rPrChange>
          </w:rPr>
          <w:t>6</w:t>
        </w:r>
      </w:ins>
      <w:del w:id="16" w:author="Colleen Reid" w:date="2020-05-24T21:01:00Z">
        <w:r w:rsidR="008D66F2" w:rsidRPr="008D66F2" w:rsidDel="00840A62">
          <w:rPr>
            <w:rFonts w:cs="Calibri"/>
            <w:szCs w:val="24"/>
            <w:vertAlign w:val="superscript"/>
          </w:rPr>
          <w:delText>6</w:delText>
        </w:r>
      </w:del>
      <w:r w:rsidR="008D66F2">
        <w:fldChar w:fldCharType="end"/>
      </w:r>
      <w:r>
        <w:t xml:space="preserve">, </w:t>
      </w:r>
      <w:r w:rsidR="002438A3">
        <w:t>PM</w:t>
      </w:r>
      <w:r w:rsidR="002438A3" w:rsidRPr="00937C05">
        <w:rPr>
          <w:vertAlign w:val="subscript"/>
        </w:rPr>
        <w:t>2.5</w:t>
      </w:r>
      <w:r>
        <w:t xml:space="preserve"> levels have been increasing in parts of the western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ins w:id="17" w:author="Colleen Reid" w:date="2020-05-24T21:01:00Z">
        <w:r w:rsidR="00840A62" w:rsidRPr="00840A62">
          <w:rPr>
            <w:rFonts w:cs="Calibri"/>
            <w:szCs w:val="24"/>
            <w:vertAlign w:val="superscript"/>
            <w:rPrChange w:id="18" w:author="Colleen Reid" w:date="2020-05-24T21:01:00Z">
              <w:rPr>
                <w:rFonts w:ascii="Times New Roman" w:hAnsi="Times New Roman"/>
                <w:sz w:val="24"/>
                <w:szCs w:val="24"/>
                <w:vertAlign w:val="superscript"/>
              </w:rPr>
            </w:rPrChange>
          </w:rPr>
          <w:t>7</w:t>
        </w:r>
      </w:ins>
      <w:del w:id="19" w:author="Colleen Reid" w:date="2020-05-24T21:01:00Z">
        <w:r w:rsidR="008D66F2" w:rsidRPr="008D66F2" w:rsidDel="00840A62">
          <w:rPr>
            <w:rFonts w:cs="Calibri"/>
            <w:szCs w:val="24"/>
            <w:vertAlign w:val="superscript"/>
          </w:rPr>
          <w:delText>7</w:delText>
        </w:r>
      </w:del>
      <w:r w:rsidR="008D66F2">
        <w:fldChar w:fldCharType="end"/>
      </w:r>
      <w:r>
        <w:t xml:space="preserve">. This increase has </w:t>
      </w:r>
      <w:r>
        <w:lastRenderedPageBreak/>
        <w:t>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ins w:id="20" w:author="Colleen Reid" w:date="2020-05-24T21:01:00Z">
        <w:r w:rsidR="00840A62" w:rsidRPr="00840A62">
          <w:rPr>
            <w:rFonts w:cs="Calibri"/>
            <w:szCs w:val="24"/>
            <w:vertAlign w:val="superscript"/>
            <w:rPrChange w:id="21" w:author="Colleen Reid" w:date="2020-05-24T21:01:00Z">
              <w:rPr>
                <w:rFonts w:ascii="Times New Roman" w:hAnsi="Times New Roman"/>
                <w:sz w:val="24"/>
                <w:szCs w:val="24"/>
                <w:vertAlign w:val="superscript"/>
              </w:rPr>
            </w:rPrChange>
          </w:rPr>
          <w:t>7,8</w:t>
        </w:r>
      </w:ins>
      <w:del w:id="22" w:author="Colleen Reid" w:date="2020-05-24T21:01:00Z">
        <w:r w:rsidR="000B0412" w:rsidRPr="000B0412" w:rsidDel="00840A62">
          <w:rPr>
            <w:rFonts w:cs="Calibri"/>
            <w:szCs w:val="24"/>
            <w:vertAlign w:val="superscript"/>
          </w:rPr>
          <w:delText>7,8</w:delText>
        </w:r>
      </w:del>
      <w:r w:rsidR="000B0412">
        <w:fldChar w:fldCharType="end"/>
      </w:r>
      <w:r>
        <w:t xml:space="preserve">, which can cause </w:t>
      </w:r>
      <w:r w:rsidR="002438A3">
        <w:t>PM</w:t>
      </w:r>
      <w:r w:rsidR="002438A3" w:rsidRPr="00937C05">
        <w:rPr>
          <w:vertAlign w:val="subscript"/>
        </w:rPr>
        <w:t>2.5</w:t>
      </w:r>
      <w:r>
        <w:t xml:space="preserve"> concentrations that are several times higher than the Environmental Protection Agency's (EPA’s) daily </w:t>
      </w:r>
      <w:r w:rsidR="002438A3">
        <w:t>PM</w:t>
      </w:r>
      <w:r w:rsidR="002438A3" w:rsidRPr="00937C05">
        <w:rPr>
          <w:vertAlign w:val="subscript"/>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ins w:id="23" w:author="Colleen Reid" w:date="2020-05-24T21:01:00Z">
        <w:r w:rsidR="00840A62" w:rsidRPr="00840A62">
          <w:rPr>
            <w:rFonts w:cs="Calibri"/>
            <w:szCs w:val="24"/>
            <w:vertAlign w:val="superscript"/>
            <w:rPrChange w:id="24" w:author="Colleen Reid" w:date="2020-05-24T21:01:00Z">
              <w:rPr>
                <w:rFonts w:ascii="Times New Roman" w:hAnsi="Times New Roman"/>
                <w:sz w:val="24"/>
                <w:szCs w:val="24"/>
                <w:vertAlign w:val="superscript"/>
              </w:rPr>
            </w:rPrChange>
          </w:rPr>
          <w:t>9</w:t>
        </w:r>
      </w:ins>
      <w:del w:id="25" w:author="Colleen Reid" w:date="2020-05-24T21:01:00Z">
        <w:r w:rsidR="000B0412" w:rsidRPr="000B0412" w:rsidDel="00840A62">
          <w:rPr>
            <w:rFonts w:cs="Calibri"/>
            <w:szCs w:val="24"/>
            <w:vertAlign w:val="superscript"/>
          </w:rPr>
          <w:delText>9</w:delText>
        </w:r>
      </w:del>
      <w:r w:rsidR="000B0412">
        <w:fldChar w:fldCharType="end"/>
      </w:r>
      <w:r>
        <w:t xml:space="preserve">. </w:t>
      </w:r>
    </w:p>
    <w:p w14:paraId="3AA89A8E" w14:textId="77777777" w:rsidR="00A75088" w:rsidRDefault="00A75088" w:rsidP="00A75088"/>
    <w:p w14:paraId="713E1020" w14:textId="39D5EC3A" w:rsidR="00A75088" w:rsidRDefault="00A75088" w:rsidP="00A75088">
      <w:r>
        <w:t xml:space="preserve">Estimates of </w:t>
      </w:r>
      <w:r w:rsidR="002438A3">
        <w:t>PM</w:t>
      </w:r>
      <w:r w:rsidR="002438A3" w:rsidRPr="00937C05">
        <w:rPr>
          <w:vertAlign w:val="subscript"/>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w:t>
      </w:r>
      <w:r w:rsidR="00435E7A">
        <w:t>most US counties do not contain a regulatory air pollution monitor.</w:t>
      </w:r>
      <w:r w:rsidR="00435E7A">
        <w:fldChar w:fldCharType="begin"/>
      </w:r>
      <w:r w:rsidR="00435E7A">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435E7A">
        <w:fldChar w:fldCharType="separate"/>
      </w:r>
      <w:ins w:id="26" w:author="Colleen Reid" w:date="2020-05-24T21:01:00Z">
        <w:r w:rsidR="00435E7A" w:rsidRPr="00840A62">
          <w:rPr>
            <w:rFonts w:cs="Calibri"/>
            <w:szCs w:val="24"/>
            <w:vertAlign w:val="superscript"/>
            <w:rPrChange w:id="27" w:author="Colleen Reid" w:date="2020-05-24T21:01:00Z">
              <w:rPr>
                <w:rFonts w:ascii="Times New Roman" w:hAnsi="Times New Roman"/>
                <w:sz w:val="24"/>
                <w:szCs w:val="24"/>
                <w:vertAlign w:val="superscript"/>
              </w:rPr>
            </w:rPrChange>
          </w:rPr>
          <w:t>10</w:t>
        </w:r>
      </w:ins>
      <w:del w:id="28" w:author="Colleen Reid" w:date="2020-05-24T21:01:00Z">
        <w:r w:rsidR="00435E7A" w:rsidRPr="00F8416D" w:rsidDel="00840A62">
          <w:rPr>
            <w:rFonts w:cs="Calibri"/>
            <w:szCs w:val="24"/>
            <w:vertAlign w:val="superscript"/>
          </w:rPr>
          <w:delText>10</w:delText>
        </w:r>
      </w:del>
      <w:r w:rsidR="00435E7A">
        <w:fldChar w:fldCharType="end"/>
      </w:r>
      <w:r w:rsidR="00435E7A">
        <w:t xml:space="preserve"> There is therefore not</w:t>
      </w:r>
      <w:r>
        <w:t xml:space="preserve"> enough </w:t>
      </w:r>
      <w:r w:rsidR="00435E7A">
        <w:t xml:space="preserve">temporal and </w:t>
      </w:r>
      <w:r>
        <w:t xml:space="preserve">spatial coverage </w:t>
      </w:r>
      <w:r w:rsidR="00435E7A">
        <w:t xml:space="preserve">from FRM monitors </w:t>
      </w:r>
      <w:r>
        <w:t xml:space="preserve">to obtain a good estimate of the air pollution exposures where every person lives. </w:t>
      </w:r>
      <w:commentRangeStart w:id="29"/>
      <w:r>
        <w:t>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ins w:id="30" w:author="Colleen Reid" w:date="2020-05-24T21:01:00Z">
        <w:r w:rsidR="00840A62" w:rsidRPr="00840A62">
          <w:rPr>
            <w:rFonts w:cs="Calibri"/>
            <w:szCs w:val="24"/>
            <w:vertAlign w:val="superscript"/>
            <w:rPrChange w:id="31" w:author="Colleen Reid" w:date="2020-05-24T21:01:00Z">
              <w:rPr>
                <w:rFonts w:ascii="Times New Roman" w:hAnsi="Times New Roman"/>
                <w:sz w:val="24"/>
                <w:szCs w:val="24"/>
                <w:vertAlign w:val="superscript"/>
              </w:rPr>
            </w:rPrChange>
          </w:rPr>
          <w:t>11</w:t>
        </w:r>
      </w:ins>
      <w:del w:id="32" w:author="Colleen Reid" w:date="2020-05-24T21:01:00Z">
        <w:r w:rsidR="00F8416D" w:rsidRPr="00F8416D" w:rsidDel="00840A62">
          <w:rPr>
            <w:rFonts w:cs="Calibri"/>
            <w:szCs w:val="24"/>
            <w:vertAlign w:val="superscript"/>
          </w:rPr>
          <w:delText>11</w:delText>
        </w:r>
      </w:del>
      <w:r w:rsidR="00F8416D">
        <w:fldChar w:fldCharType="end"/>
      </w:r>
      <w:r>
        <w:t>.</w:t>
      </w:r>
      <w:commentRangeEnd w:id="29"/>
      <w:r w:rsidR="00435E7A">
        <w:rPr>
          <w:rStyle w:val="CommentReference"/>
        </w:rPr>
        <w:commentReference w:id="29"/>
      </w:r>
    </w:p>
    <w:p w14:paraId="74FD93F5" w14:textId="77777777" w:rsidR="00A75088" w:rsidRDefault="00A75088" w:rsidP="00A75088"/>
    <w:p w14:paraId="3F22136B" w14:textId="7C729636" w:rsidR="00A75088" w:rsidRDefault="00A75088" w:rsidP="00A75088">
      <w:r>
        <w:t xml:space="preserve">To improve population exposure assessment of </w:t>
      </w:r>
      <w:r w:rsidR="002438A3">
        <w:t>PM</w:t>
      </w:r>
      <w:r w:rsidR="002438A3" w:rsidRPr="00937C05">
        <w:rPr>
          <w:vertAlign w:val="subscript"/>
        </w:rPr>
        <w:t>2.5</w:t>
      </w:r>
      <w:r>
        <w:t xml:space="preserve">, researchers have increasingly been using methods to estimate </w:t>
      </w:r>
      <w:r w:rsidR="002438A3">
        <w:t>PM</w:t>
      </w:r>
      <w:r w:rsidR="002438A3" w:rsidRPr="00937C05">
        <w:rPr>
          <w:vertAlign w:val="subscript"/>
        </w:rPr>
        <w:t>2.5</w:t>
      </w:r>
      <w:r>
        <w:t xml:space="preserve"> exposures in the temporal and spatial gaps between regulatory monitoring data using data from satellites (such as aerosol optical depth (AOD) or polygons of smoke plumes or air pollution </w:t>
      </w:r>
      <w:commentRangeStart w:id="33"/>
      <w:r>
        <w:t>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ins w:id="34" w:author="Colleen Reid" w:date="2020-05-24T21:01:00Z">
        <w:r w:rsidR="00840A62" w:rsidRPr="00840A62">
          <w:rPr>
            <w:rFonts w:cs="Calibri"/>
            <w:szCs w:val="24"/>
            <w:vertAlign w:val="superscript"/>
            <w:rPrChange w:id="35" w:author="Colleen Reid" w:date="2020-05-24T21:01:00Z">
              <w:rPr>
                <w:rFonts w:ascii="Times New Roman" w:hAnsi="Times New Roman"/>
                <w:sz w:val="24"/>
                <w:szCs w:val="24"/>
                <w:vertAlign w:val="superscript"/>
              </w:rPr>
            </w:rPrChange>
          </w:rPr>
          <w:t>10,12</w:t>
        </w:r>
      </w:ins>
      <w:del w:id="36" w:author="Colleen Reid" w:date="2020-05-24T21:01:00Z">
        <w:r w:rsidR="00F8416D" w:rsidRPr="00F8416D" w:rsidDel="00840A62">
          <w:rPr>
            <w:rFonts w:cs="Calibri"/>
            <w:szCs w:val="24"/>
            <w:vertAlign w:val="superscript"/>
          </w:rPr>
          <w:delText>10,12</w:delText>
        </w:r>
      </w:del>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937C05">
        <w:rPr>
          <w:vertAlign w:val="subscript"/>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ins w:id="37" w:author="Colleen Reid" w:date="2020-05-24T21:01:00Z">
        <w:r w:rsidR="00840A62" w:rsidRPr="00840A62">
          <w:rPr>
            <w:rFonts w:cs="Calibri"/>
            <w:szCs w:val="24"/>
            <w:vertAlign w:val="superscript"/>
            <w:rPrChange w:id="38" w:author="Colleen Reid" w:date="2020-05-24T21:01:00Z">
              <w:rPr>
                <w:rFonts w:ascii="Times New Roman" w:hAnsi="Times New Roman"/>
                <w:sz w:val="24"/>
                <w:szCs w:val="24"/>
                <w:vertAlign w:val="superscript"/>
              </w:rPr>
            </w:rPrChange>
          </w:rPr>
          <w:t>13</w:t>
        </w:r>
      </w:ins>
      <w:del w:id="39" w:author="Colleen Reid" w:date="2020-05-24T21:01:00Z">
        <w:r w:rsidR="00F8416D" w:rsidRPr="00F8416D" w:rsidDel="00840A62">
          <w:rPr>
            <w:rFonts w:cs="Calibri"/>
            <w:szCs w:val="24"/>
            <w:vertAlign w:val="superscript"/>
          </w:rPr>
          <w:delText>13</w:delText>
        </w:r>
      </w:del>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ins w:id="40" w:author="Colleen Reid" w:date="2020-05-24T21:01:00Z">
        <w:r w:rsidR="00840A62" w:rsidRPr="00840A62">
          <w:rPr>
            <w:rFonts w:cs="Calibri"/>
            <w:szCs w:val="24"/>
            <w:vertAlign w:val="superscript"/>
            <w:rPrChange w:id="41" w:author="Colleen Reid" w:date="2020-05-24T21:01:00Z">
              <w:rPr>
                <w:rFonts w:ascii="Times New Roman" w:hAnsi="Times New Roman"/>
                <w:sz w:val="24"/>
                <w:szCs w:val="24"/>
                <w:vertAlign w:val="superscript"/>
              </w:rPr>
            </w:rPrChange>
          </w:rPr>
          <w:t>14</w:t>
        </w:r>
      </w:ins>
      <w:del w:id="42" w:author="Colleen Reid" w:date="2020-05-24T21:01:00Z">
        <w:r w:rsidR="0093677E" w:rsidRPr="0093677E" w:rsidDel="00840A62">
          <w:rPr>
            <w:rFonts w:cs="Calibri"/>
            <w:szCs w:val="24"/>
            <w:vertAlign w:val="superscript"/>
          </w:rPr>
          <w:delText>14</w:delText>
        </w:r>
      </w:del>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ins w:id="43" w:author="Colleen Reid" w:date="2020-05-24T21:01:00Z">
        <w:r w:rsidR="00840A62" w:rsidRPr="00840A62">
          <w:rPr>
            <w:rFonts w:cs="Calibri"/>
            <w:szCs w:val="24"/>
            <w:vertAlign w:val="superscript"/>
            <w:rPrChange w:id="44" w:author="Colleen Reid" w:date="2020-05-24T21:01:00Z">
              <w:rPr>
                <w:rFonts w:ascii="Times New Roman" w:hAnsi="Times New Roman"/>
                <w:sz w:val="24"/>
                <w:szCs w:val="24"/>
                <w:vertAlign w:val="superscript"/>
              </w:rPr>
            </w:rPrChange>
          </w:rPr>
          <w:t>15–18</w:t>
        </w:r>
      </w:ins>
      <w:del w:id="45" w:author="Colleen Reid" w:date="2020-05-24T21:01:00Z">
        <w:r w:rsidR="0093677E" w:rsidRPr="0093677E" w:rsidDel="00840A62">
          <w:rPr>
            <w:rFonts w:cs="Calibri"/>
            <w:szCs w:val="24"/>
            <w:vertAlign w:val="superscript"/>
          </w:rPr>
          <w:delText>15–18</w:delText>
        </w:r>
      </w:del>
      <w:r w:rsidR="0093677E">
        <w:fldChar w:fldCharType="end"/>
      </w:r>
      <w:r>
        <w:t xml:space="preserve">. </w:t>
      </w:r>
      <w:commentRangeEnd w:id="33"/>
      <w:r w:rsidR="0047374C">
        <w:rPr>
          <w:rStyle w:val="CommentReference"/>
        </w:rPr>
        <w:commentReference w:id="33"/>
      </w:r>
    </w:p>
    <w:p w14:paraId="194FBBA0" w14:textId="77777777" w:rsidR="00A75088" w:rsidRDefault="00A75088" w:rsidP="00A75088"/>
    <w:p w14:paraId="0749760A" w14:textId="2ED18449" w:rsidR="00A75088" w:rsidRDefault="00A75088" w:rsidP="00A75088">
      <w:r>
        <w:t xml:space="preserve">Machine learning methods train large auxiliary datasets, often including satellite AOD, meteorological data, chemical transport model output, and land cover and land use data to provide optimal estimates of </w:t>
      </w:r>
      <w:r w:rsidR="002438A3">
        <w:t>PM</w:t>
      </w:r>
      <w:r w:rsidR="002438A3" w:rsidRPr="00937C05">
        <w:rPr>
          <w:vertAlign w:val="subscript"/>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ins w:id="46" w:author="Colleen Reid" w:date="2020-05-24T21:01:00Z">
        <w:r w:rsidR="00840A62" w:rsidRPr="00840A62">
          <w:rPr>
            <w:rFonts w:cs="Calibri"/>
            <w:szCs w:val="24"/>
            <w:vertAlign w:val="superscript"/>
            <w:rPrChange w:id="47" w:author="Colleen Reid" w:date="2020-05-24T21:01:00Z">
              <w:rPr>
                <w:rFonts w:ascii="Times New Roman" w:hAnsi="Times New Roman"/>
                <w:sz w:val="24"/>
                <w:szCs w:val="24"/>
                <w:vertAlign w:val="superscript"/>
              </w:rPr>
            </w:rPrChange>
          </w:rPr>
          <w:t>19</w:t>
        </w:r>
      </w:ins>
      <w:del w:id="48" w:author="Colleen Reid" w:date="2020-05-24T21:01:00Z">
        <w:r w:rsidR="0093677E" w:rsidRPr="0093677E" w:rsidDel="00840A62">
          <w:rPr>
            <w:rFonts w:cs="Calibri"/>
            <w:szCs w:val="24"/>
            <w:vertAlign w:val="superscript"/>
          </w:rPr>
          <w:delText>19</w:delText>
        </w:r>
      </w:del>
      <w:r w:rsidR="0093677E">
        <w:fldChar w:fldCharType="end"/>
      </w:r>
      <w:r>
        <w:t>. Some epidemiological questions can only be addressed in longitudinal studies with large sample sizes. Exposure models with large spatial and temporal domains will help enable such studies. Within the US</w:t>
      </w:r>
      <w:commentRangeStart w:id="49"/>
      <w:r>
        <w:t xml:space="preserve">, Di et al. </w:t>
      </w:r>
      <w:r w:rsidR="0093677E">
        <w:t>(2016; 2019)</w:t>
      </w:r>
      <w:r w:rsidR="008551AE">
        <w:fldChar w:fldCharType="begin"/>
      </w:r>
      <w:r w:rsidR="008551AE">
        <w:instrText xml:space="preserve"> ADDIN ZOTERO_ITEM CSL_CITATION {"citationID":"1FfIcf6D","properties":{"formattedCitation":"\\super 16,17\\nosupersub{}","plainCitation":"16,17","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8551AE">
        <w:fldChar w:fldCharType="separate"/>
      </w:r>
      <w:ins w:id="50" w:author="Colleen Reid" w:date="2020-05-24T21:01:00Z">
        <w:r w:rsidR="00840A62" w:rsidRPr="00840A62">
          <w:rPr>
            <w:rFonts w:cs="Calibri"/>
            <w:szCs w:val="24"/>
            <w:vertAlign w:val="superscript"/>
            <w:rPrChange w:id="51" w:author="Colleen Reid" w:date="2020-05-24T21:01:00Z">
              <w:rPr>
                <w:rFonts w:ascii="Times New Roman" w:hAnsi="Times New Roman"/>
                <w:sz w:val="24"/>
                <w:szCs w:val="24"/>
                <w:vertAlign w:val="superscript"/>
              </w:rPr>
            </w:rPrChange>
          </w:rPr>
          <w:t>16,17</w:t>
        </w:r>
      </w:ins>
      <w:del w:id="52" w:author="Colleen Reid" w:date="2020-05-24T21:01:00Z">
        <w:r w:rsidR="008551AE" w:rsidRPr="008551AE" w:rsidDel="00840A62">
          <w:rPr>
            <w:rFonts w:cs="Calibri"/>
            <w:szCs w:val="24"/>
            <w:vertAlign w:val="superscript"/>
          </w:rPr>
          <w:delText>16,17</w:delText>
        </w:r>
      </w:del>
      <w:r w:rsidR="008551AE">
        <w:fldChar w:fldCharType="end"/>
      </w:r>
      <w:r>
        <w:t xml:space="preserve"> and Hu et al. </w:t>
      </w:r>
      <w:r w:rsidR="0093677E">
        <w:t>(2017)</w:t>
      </w:r>
      <w:ins w:id="53" w:author="Colleen Reid" w:date="2020-05-24T20:44:00Z">
        <w:r w:rsidR="008551AE">
          <w:fldChar w:fldCharType="begin"/>
        </w:r>
        <w:r w:rsidR="008551AE">
          <w:instrText xml:space="preserve"> ADDIN ZOTERO_ITEM CSL_CITATION {"citationID":"bnE289sW","properties":{"formattedCitation":"\\super 18\\nosupersub{}","plainCitation":"18","noteIndex":0},"citationItems":[{"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8551AE">
          <w:rPr>
            <w:rFonts w:ascii="Cambria Math" w:hAnsi="Cambria Math" w:cs="Cambria Math"/>
          </w:rPr>
          <w:instrText>∼</w:instrText>
        </w:r>
        <w:r w:rsidR="008551AE">
          <w:instrText xml:space="preserve">0.02 and </w:instrText>
        </w:r>
        <w:r w:rsidR="008551AE">
          <w:rPr>
            <w:rFonts w:ascii="Cambria Math" w:hAnsi="Cambria Math" w:cs="Cambria Math"/>
          </w:rPr>
          <w:instrText>∼</w:instrText>
        </w:r>
        <w:r w:rsidR="008551A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ins>
      <w:r w:rsidR="008551AE">
        <w:fldChar w:fldCharType="separate"/>
      </w:r>
      <w:ins w:id="54" w:author="Colleen Reid" w:date="2020-05-24T21:01:00Z">
        <w:r w:rsidR="00840A62" w:rsidRPr="00840A62">
          <w:rPr>
            <w:rFonts w:cs="Calibri"/>
            <w:szCs w:val="24"/>
            <w:vertAlign w:val="superscript"/>
            <w:rPrChange w:id="55" w:author="Colleen Reid" w:date="2020-05-24T21:01:00Z">
              <w:rPr>
                <w:rFonts w:ascii="Times New Roman" w:hAnsi="Times New Roman"/>
                <w:sz w:val="24"/>
                <w:szCs w:val="24"/>
                <w:vertAlign w:val="superscript"/>
              </w:rPr>
            </w:rPrChange>
          </w:rPr>
          <w:t>18</w:t>
        </w:r>
      </w:ins>
      <w:ins w:id="56" w:author="Colleen Reid" w:date="2020-05-24T20:44:00Z">
        <w:r w:rsidR="008551AE">
          <w:fldChar w:fldCharType="end"/>
        </w:r>
      </w:ins>
      <w:r w:rsidR="0093677E">
        <w:t xml:space="preserve"> </w:t>
      </w:r>
      <w:r>
        <w:t xml:space="preserve">have separately used machine learning algorithms to create fine-resolution daily </w:t>
      </w:r>
      <w:r w:rsidR="002438A3">
        <w:t>PM</w:t>
      </w:r>
      <w:r w:rsidR="002438A3" w:rsidRPr="008551AE">
        <w:rPr>
          <w:vertAlign w:val="subscript"/>
        </w:rPr>
        <w:t>2.5</w:t>
      </w:r>
      <w:r>
        <w:t xml:space="preserve"> estimates for the continental US. These models, however, have </w:t>
      </w:r>
      <w:commentRangeEnd w:id="49"/>
      <w:r w:rsidR="0047374C">
        <w:rPr>
          <w:rStyle w:val="CommentReference"/>
        </w:rPr>
        <w:commentReference w:id="49"/>
      </w:r>
      <w:r>
        <w:t>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ins w:id="57" w:author="Colleen Reid" w:date="2020-05-24T21:01:00Z">
        <w:r w:rsidR="00840A62" w:rsidRPr="00840A62">
          <w:rPr>
            <w:rFonts w:cs="Calibri"/>
            <w:szCs w:val="24"/>
            <w:vertAlign w:val="superscript"/>
            <w:rPrChange w:id="58" w:author="Colleen Reid" w:date="2020-05-24T21:01:00Z">
              <w:rPr>
                <w:rFonts w:ascii="Times New Roman" w:hAnsi="Times New Roman"/>
                <w:sz w:val="24"/>
                <w:szCs w:val="24"/>
                <w:vertAlign w:val="superscript"/>
              </w:rPr>
            </w:rPrChange>
          </w:rPr>
          <w:t>16,18</w:t>
        </w:r>
      </w:ins>
      <w:del w:id="59" w:author="Colleen Reid" w:date="2020-05-24T21:01:00Z">
        <w:r w:rsidR="0093677E" w:rsidRPr="0093677E" w:rsidDel="00840A62">
          <w:rPr>
            <w:rFonts w:cs="Calibri"/>
            <w:szCs w:val="24"/>
            <w:vertAlign w:val="superscript"/>
          </w:rPr>
          <w:delText>16,18</w:delText>
        </w:r>
      </w:del>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ins w:id="60" w:author="Colleen Reid" w:date="2020-05-24T21:01:00Z">
        <w:r w:rsidR="00840A62" w:rsidRPr="00840A62">
          <w:rPr>
            <w:rFonts w:cs="Calibri"/>
            <w:szCs w:val="24"/>
            <w:vertAlign w:val="superscript"/>
            <w:rPrChange w:id="61" w:author="Colleen Reid" w:date="2020-05-24T21:01:00Z">
              <w:rPr>
                <w:rFonts w:ascii="Times New Roman" w:hAnsi="Times New Roman"/>
                <w:sz w:val="24"/>
                <w:szCs w:val="24"/>
                <w:vertAlign w:val="superscript"/>
              </w:rPr>
            </w:rPrChange>
          </w:rPr>
          <w:t>17</w:t>
        </w:r>
      </w:ins>
      <w:del w:id="62" w:author="Colleen Reid" w:date="2020-05-24T21:01:00Z">
        <w:r w:rsidR="0093677E" w:rsidRPr="0093677E" w:rsidDel="00840A62">
          <w:rPr>
            <w:rFonts w:cs="Calibri"/>
            <w:szCs w:val="24"/>
            <w:vertAlign w:val="superscript"/>
          </w:rPr>
          <w:delText>17</w:delText>
        </w:r>
      </w:del>
      <w:r w:rsidR="0093677E">
        <w:fldChar w:fldCharType="end"/>
      </w:r>
      <w:r>
        <w:t xml:space="preserve"> compared to the rest of the country. Given the increasing trends in </w:t>
      </w:r>
      <w:r w:rsidR="002438A3">
        <w:t>PM</w:t>
      </w:r>
      <w:r w:rsidR="002438A3" w:rsidRPr="008551AE">
        <w:rPr>
          <w:vertAlign w:val="subscript"/>
        </w:rPr>
        <w:t>2.5</w:t>
      </w:r>
      <w:r>
        <w:t xml:space="preserve"> concentrations in parts of the western US and the importance of wildfires as a source of </w:t>
      </w:r>
      <w:r w:rsidR="002438A3">
        <w:t>PM</w:t>
      </w:r>
      <w:r w:rsidR="002438A3" w:rsidRPr="008551AE">
        <w:rPr>
          <w:vertAlign w:val="subscript"/>
        </w:rPr>
        <w:t>2.5</w:t>
      </w:r>
      <w:r>
        <w:t xml:space="preserve"> there, it is important to have a model that is tailored to this region to capture the variability in </w:t>
      </w:r>
      <w:r w:rsidR="002438A3">
        <w:t>PM</w:t>
      </w:r>
      <w:r w:rsidR="002438A3" w:rsidRPr="008551AE">
        <w:rPr>
          <w:vertAlign w:val="subscript"/>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8551AE">
        <w:rPr>
          <w:vertAlign w:val="subscript"/>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8551AE">
        <w:rPr>
          <w:vertAlign w:val="subscript"/>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8551AE">
        <w:rPr>
          <w:vertAlign w:val="subscript"/>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8551AE">
        <w:rPr>
          <w:vertAlign w:val="subscript"/>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8551AE">
        <w:rPr>
          <w:vertAlign w:val="subscript"/>
        </w:rPr>
        <w:t>2.5</w:t>
      </w:r>
      <w:r>
        <w:t xml:space="preserve"> concentrations.</w:t>
      </w:r>
    </w:p>
    <w:p w14:paraId="71776DE4" w14:textId="77777777" w:rsidR="00A75088" w:rsidRDefault="00A75088" w:rsidP="00A75088"/>
    <w:p w14:paraId="0DBFB93F" w14:textId="0DBF67C4" w:rsidR="00A75088" w:rsidRDefault="00A75088" w:rsidP="00A75088">
      <w:commentRangeStart w:id="63"/>
      <w:r>
        <w:lastRenderedPageBreak/>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63"/>
      <w:proofErr w:type="spellEnd"/>
      <w:r w:rsidR="0093677E">
        <w:rPr>
          <w:rStyle w:val="CommentReference"/>
        </w:rPr>
        <w:commentReference w:id="63"/>
      </w:r>
    </w:p>
    <w:p w14:paraId="02FC8B2C" w14:textId="045C864B" w:rsidR="00DD66D7" w:rsidRDefault="008551AE" w:rsidP="00A75088">
      <w:pPr>
        <w:rPr>
          <w:ins w:id="64" w:author="Colleen Reid" w:date="2020-05-24T20:45:00Z"/>
        </w:rPr>
      </w:pPr>
      <w:ins w:id="65" w:author="Colleen Reid" w:date="2020-05-24T20:45:00Z">
        <w:r>
          <w:t xml:space="preserve">Figure 1: </w:t>
        </w:r>
      </w:ins>
      <w:ins w:id="66" w:author="Colleen Reid" w:date="2020-05-24T20:46:00Z">
        <w:r>
          <w:t>PM</w:t>
        </w:r>
        <w:r w:rsidRPr="008551AE">
          <w:rPr>
            <w:vertAlign w:val="subscript"/>
            <w:rPrChange w:id="67" w:author="Colleen Reid" w:date="2020-05-24T20:46:00Z">
              <w:rPr/>
            </w:rPrChange>
          </w:rPr>
          <w:t>2.5</w:t>
        </w:r>
        <w:r>
          <w:t xml:space="preserve"> </w:t>
        </w:r>
      </w:ins>
      <w:ins w:id="68" w:author="Colleen Reid" w:date="2020-05-24T20:45:00Z">
        <w:r>
          <w:t>Monito</w:t>
        </w:r>
      </w:ins>
      <w:ins w:id="69" w:author="Colleen Reid" w:date="2020-05-24T20:46:00Z">
        <w:r>
          <w:t>ring Locations by Source of Monitoring Data</w:t>
        </w:r>
      </w:ins>
    </w:p>
    <w:p w14:paraId="5EB59C37" w14:textId="5B1456E8" w:rsidR="008551AE" w:rsidRDefault="008551AE" w:rsidP="00A75088">
      <w:pPr>
        <w:rPr>
          <w:ins w:id="70" w:author="Colleen Reid" w:date="2020-05-24T20:45:00Z"/>
        </w:rPr>
      </w:pPr>
    </w:p>
    <w:p w14:paraId="3656DE72" w14:textId="04FF99AC" w:rsidR="008551AE" w:rsidRDefault="008551AE" w:rsidP="00A75088">
      <w:ins w:id="71" w:author="Colleen Reid" w:date="2020-05-24T20:45:00Z">
        <w:r>
          <w:rPr>
            <w:noProof/>
          </w:rPr>
          <w:drawing>
            <wp:inline distT="0" distB="0" distL="0" distR="0" wp14:anchorId="09A2767F" wp14:editId="62F56D8F">
              <wp:extent cx="5292090" cy="2749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2749550"/>
                      </a:xfrm>
                      <a:prstGeom prst="rect">
                        <a:avLst/>
                      </a:prstGeom>
                      <a:noFill/>
                      <a:ln>
                        <a:noFill/>
                      </a:ln>
                    </pic:spPr>
                  </pic:pic>
                </a:graphicData>
              </a:graphic>
            </wp:inline>
          </w:drawing>
        </w:r>
      </w:ins>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7A0E07F6" w14:textId="77777777" w:rsidR="00C977EB" w:rsidRDefault="00DD66D7" w:rsidP="00A75088">
      <w:commentRangeStart w:id="72"/>
      <w:commentRangeStart w:id="73"/>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72"/>
      <w:r>
        <w:rPr>
          <w:rStyle w:val="CommentReference"/>
        </w:rPr>
        <w:commentReference w:id="72"/>
      </w:r>
      <w:commentRangeEnd w:id="73"/>
    </w:p>
    <w:p w14:paraId="31A45088" w14:textId="77777777" w:rsidR="000A581A" w:rsidRDefault="0067033A" w:rsidP="00A75088">
      <w:r>
        <w:rPr>
          <w:rStyle w:val="CommentReference"/>
        </w:rPr>
        <w:commentReference w:id="73"/>
      </w:r>
    </w:p>
    <w:tbl>
      <w:tblPr>
        <w:tblStyle w:val="TableGrid"/>
        <w:tblW w:w="8725" w:type="dxa"/>
        <w:tblLook w:val="04A0" w:firstRow="1" w:lastRow="0" w:firstColumn="1" w:lastColumn="0" w:noHBand="0" w:noVBand="1"/>
      </w:tblPr>
      <w:tblGrid>
        <w:gridCol w:w="2322"/>
        <w:gridCol w:w="4017"/>
        <w:gridCol w:w="2386"/>
      </w:tblGrid>
      <w:tr w:rsidR="006346E9" w14:paraId="0BF598BA" w14:textId="70BE9474" w:rsidTr="004C7BC8">
        <w:tc>
          <w:tcPr>
            <w:tcW w:w="2322" w:type="dxa"/>
          </w:tcPr>
          <w:p w14:paraId="1EB6350F" w14:textId="6B462C56" w:rsidR="006346E9" w:rsidRPr="00167989" w:rsidRDefault="006346E9" w:rsidP="00A75088">
            <w:pPr>
              <w:rPr>
                <w:b/>
                <w:bCs/>
              </w:rPr>
            </w:pPr>
            <w:r w:rsidRPr="00167989">
              <w:rPr>
                <w:b/>
                <w:bCs/>
              </w:rPr>
              <w:t>Variable</w:t>
            </w:r>
          </w:p>
        </w:tc>
        <w:tc>
          <w:tcPr>
            <w:tcW w:w="4017" w:type="dxa"/>
          </w:tcPr>
          <w:p w14:paraId="585B52FF" w14:textId="7DF037F7" w:rsidR="006346E9" w:rsidRPr="00167989" w:rsidRDefault="006346E9" w:rsidP="00A75088">
            <w:pPr>
              <w:rPr>
                <w:b/>
                <w:bCs/>
              </w:rPr>
            </w:pPr>
            <w:r>
              <w:rPr>
                <w:b/>
                <w:bCs/>
              </w:rPr>
              <w:t>Source / Description</w:t>
            </w:r>
          </w:p>
        </w:tc>
        <w:tc>
          <w:tcPr>
            <w:tcW w:w="2386" w:type="dxa"/>
          </w:tcPr>
          <w:p w14:paraId="5A522691" w14:textId="52DD2A44" w:rsidR="006346E9" w:rsidRPr="00167989" w:rsidRDefault="006346E9" w:rsidP="00A75088">
            <w:pPr>
              <w:rPr>
                <w:b/>
                <w:bCs/>
              </w:rPr>
            </w:pPr>
            <w:r w:rsidRPr="00167989">
              <w:rPr>
                <w:b/>
                <w:bCs/>
              </w:rPr>
              <w:t>Name in data file</w:t>
            </w:r>
          </w:p>
        </w:tc>
      </w:tr>
      <w:tr w:rsidR="00BE719F" w14:paraId="0D71A783" w14:textId="77777777" w:rsidTr="00700BA4">
        <w:tc>
          <w:tcPr>
            <w:tcW w:w="8725" w:type="dxa"/>
            <w:gridSpan w:val="3"/>
          </w:tcPr>
          <w:p w14:paraId="44F1DB2A" w14:textId="04FFDE3D" w:rsidR="00BE719F" w:rsidRPr="00BE719F" w:rsidRDefault="00BE719F" w:rsidP="00A75088">
            <w:pPr>
              <w:rPr>
                <w:b/>
                <w:bCs/>
              </w:rPr>
            </w:pPr>
            <w:r w:rsidRPr="00BE719F">
              <w:rPr>
                <w:b/>
                <w:bCs/>
              </w:rPr>
              <w:t>Spatial variables</w:t>
            </w:r>
          </w:p>
        </w:tc>
      </w:tr>
      <w:tr w:rsidR="006346E9" w14:paraId="2974552D" w14:textId="68B67FB5" w:rsidTr="004C7BC8">
        <w:tc>
          <w:tcPr>
            <w:tcW w:w="2322" w:type="dxa"/>
          </w:tcPr>
          <w:p w14:paraId="67F0CA5F" w14:textId="2B5AC089" w:rsidR="006346E9" w:rsidRDefault="00760D74" w:rsidP="00A75088">
            <w:r>
              <w:t>Coordinates in degrees (</w:t>
            </w:r>
            <w:r w:rsidR="006346E9">
              <w:t>Longitude, Latitude</w:t>
            </w:r>
            <w:r>
              <w:t>)</w:t>
            </w:r>
          </w:p>
        </w:tc>
        <w:tc>
          <w:tcPr>
            <w:tcW w:w="4017" w:type="dxa"/>
          </w:tcPr>
          <w:p w14:paraId="11461C48" w14:textId="77777777" w:rsidR="006346E9" w:rsidRDefault="006346E9" w:rsidP="00A75088"/>
        </w:tc>
        <w:tc>
          <w:tcPr>
            <w:tcW w:w="2386" w:type="dxa"/>
          </w:tcPr>
          <w:p w14:paraId="3C4E2B0E" w14:textId="234CC0FD" w:rsidR="006346E9" w:rsidRDefault="006346E9" w:rsidP="00A75088">
            <w:r>
              <w:t>Lon, Lat</w:t>
            </w:r>
          </w:p>
        </w:tc>
      </w:tr>
      <w:tr w:rsidR="006346E9" w14:paraId="530A6968" w14:textId="37DB01B4" w:rsidTr="004C7BC8">
        <w:tc>
          <w:tcPr>
            <w:tcW w:w="2322" w:type="dxa"/>
          </w:tcPr>
          <w:p w14:paraId="6EF464F4" w14:textId="37787DE7" w:rsidR="006346E9" w:rsidRDefault="006346E9" w:rsidP="00A42458">
            <w:r>
              <w:t>State</w:t>
            </w:r>
          </w:p>
        </w:tc>
        <w:tc>
          <w:tcPr>
            <w:tcW w:w="4017" w:type="dxa"/>
          </w:tcPr>
          <w:p w14:paraId="7DCC7514" w14:textId="77777777" w:rsidR="006346E9" w:rsidRDefault="006346E9" w:rsidP="00A42458"/>
        </w:tc>
        <w:tc>
          <w:tcPr>
            <w:tcW w:w="2386" w:type="dxa"/>
          </w:tcPr>
          <w:p w14:paraId="67DD2D01" w14:textId="07444CC1" w:rsidR="006346E9" w:rsidRDefault="006346E9" w:rsidP="00A42458">
            <w:r>
              <w:t>State</w:t>
            </w:r>
          </w:p>
        </w:tc>
      </w:tr>
      <w:tr w:rsidR="006346E9" w14:paraId="3D820A07" w14:textId="77777777" w:rsidTr="004C7BC8">
        <w:tc>
          <w:tcPr>
            <w:tcW w:w="2322" w:type="dxa"/>
          </w:tcPr>
          <w:p w14:paraId="6624DFDC" w14:textId="79C55AD5" w:rsidR="006346E9" w:rsidRDefault="006346E9" w:rsidP="00A42458">
            <w:r>
              <w:t>Region within the western US</w:t>
            </w:r>
          </w:p>
        </w:tc>
        <w:tc>
          <w:tcPr>
            <w:tcW w:w="4017" w:type="dxa"/>
          </w:tcPr>
          <w:p w14:paraId="2FACE014" w14:textId="6F8CEFFC" w:rsidR="006346E9" w:rsidRDefault="00491D2B" w:rsidP="00A42458">
            <w:r>
              <w:rPr>
                <w:rFonts w:cstheme="minorHAnsi"/>
                <w:color w:val="000000"/>
              </w:rPr>
              <w:t>N</w:t>
            </w:r>
            <w:r w:rsidRPr="00FE29DF">
              <w:rPr>
                <w:rFonts w:cstheme="minorHAnsi"/>
                <w:color w:val="000000"/>
              </w:rPr>
              <w:t xml:space="preserve">orthwest </w:t>
            </w:r>
            <w:r>
              <w:rPr>
                <w:rFonts w:cstheme="minorHAnsi"/>
                <w:color w:val="000000"/>
              </w:rPr>
              <w:t>=</w:t>
            </w:r>
            <w:r w:rsidRPr="00FE29DF">
              <w:rPr>
                <w:rFonts w:cstheme="minorHAnsi"/>
                <w:color w:val="000000"/>
              </w:rPr>
              <w:t xml:space="preserve"> WA, </w:t>
            </w:r>
            <w:proofErr w:type="gramStart"/>
            <w:r w:rsidRPr="00FE29DF">
              <w:rPr>
                <w:rFonts w:cstheme="minorHAnsi"/>
                <w:color w:val="000000"/>
              </w:rPr>
              <w:t>OR</w:t>
            </w:r>
            <w:r>
              <w:rPr>
                <w:rFonts w:cstheme="minorHAnsi"/>
                <w:color w:val="000000"/>
              </w:rPr>
              <w:t>;</w:t>
            </w:r>
            <w:proofErr w:type="gramEnd"/>
            <w:r w:rsidRPr="00FE29DF">
              <w:rPr>
                <w:rFonts w:cstheme="minorHAnsi"/>
                <w:color w:val="000000"/>
              </w:rPr>
              <w:t xml:space="preserve"> </w:t>
            </w:r>
            <w:r>
              <w:rPr>
                <w:rFonts w:cstheme="minorHAnsi"/>
                <w:color w:val="000000"/>
              </w:rPr>
              <w:t>S</w:t>
            </w:r>
            <w:r w:rsidRPr="00FE29DF">
              <w:rPr>
                <w:rFonts w:cstheme="minorHAnsi"/>
                <w:color w:val="000000"/>
              </w:rPr>
              <w:t xml:space="preserve">outhwest </w:t>
            </w:r>
            <w:r>
              <w:rPr>
                <w:rFonts w:cstheme="minorHAnsi"/>
                <w:color w:val="000000"/>
              </w:rPr>
              <w:t xml:space="preserve">= </w:t>
            </w:r>
            <w:r w:rsidRPr="00FE29DF">
              <w:rPr>
                <w:rFonts w:cstheme="minorHAnsi"/>
                <w:color w:val="000000"/>
              </w:rPr>
              <w:t>CA, NV</w:t>
            </w:r>
            <w:r>
              <w:rPr>
                <w:rFonts w:cstheme="minorHAnsi"/>
                <w:color w:val="000000"/>
              </w:rPr>
              <w:t>; F</w:t>
            </w:r>
            <w:r w:rsidRPr="00FE29DF">
              <w:rPr>
                <w:rFonts w:cstheme="minorHAnsi"/>
                <w:color w:val="000000"/>
              </w:rPr>
              <w:t xml:space="preserve">our corners </w:t>
            </w:r>
            <w:r>
              <w:rPr>
                <w:rFonts w:cstheme="minorHAnsi"/>
                <w:color w:val="000000"/>
              </w:rPr>
              <w:t xml:space="preserve">= </w:t>
            </w:r>
            <w:r w:rsidRPr="00FE29DF">
              <w:rPr>
                <w:rFonts w:cstheme="minorHAnsi"/>
                <w:color w:val="000000"/>
              </w:rPr>
              <w:t>AZ, CO, NM, UT</w:t>
            </w:r>
            <w:r>
              <w:rPr>
                <w:rFonts w:cstheme="minorHAnsi"/>
                <w:color w:val="000000"/>
              </w:rPr>
              <w:t>;</w:t>
            </w:r>
            <w:r w:rsidRPr="00FE29DF">
              <w:rPr>
                <w:rFonts w:cstheme="minorHAnsi"/>
                <w:color w:val="000000"/>
              </w:rPr>
              <w:t xml:space="preserve"> and </w:t>
            </w:r>
            <w:r>
              <w:rPr>
                <w:rFonts w:cstheme="minorHAnsi"/>
                <w:color w:val="000000"/>
              </w:rPr>
              <w:t>N</w:t>
            </w:r>
            <w:r w:rsidRPr="00FE29DF">
              <w:rPr>
                <w:rFonts w:cstheme="minorHAnsi"/>
                <w:color w:val="000000"/>
              </w:rPr>
              <w:t xml:space="preserve">orthern mountain states </w:t>
            </w:r>
            <w:r>
              <w:rPr>
                <w:rFonts w:cstheme="minorHAnsi"/>
                <w:color w:val="000000"/>
              </w:rPr>
              <w:t xml:space="preserve">= </w:t>
            </w:r>
            <w:r w:rsidRPr="00FE29DF">
              <w:rPr>
                <w:rFonts w:cstheme="minorHAnsi"/>
                <w:color w:val="000000"/>
              </w:rPr>
              <w:t>WY, MT, ID</w:t>
            </w:r>
          </w:p>
        </w:tc>
        <w:tc>
          <w:tcPr>
            <w:tcW w:w="2386" w:type="dxa"/>
          </w:tcPr>
          <w:p w14:paraId="75A10677" w14:textId="119DB778" w:rsidR="006346E9" w:rsidRDefault="006346E9" w:rsidP="00A42458">
            <w:r>
              <w:t>Region</w:t>
            </w:r>
          </w:p>
        </w:tc>
      </w:tr>
      <w:tr w:rsidR="006346E9" w14:paraId="050576B7" w14:textId="77777777" w:rsidTr="004C7BC8">
        <w:tc>
          <w:tcPr>
            <w:tcW w:w="2322" w:type="dxa"/>
          </w:tcPr>
          <w:p w14:paraId="19776EB7" w14:textId="4CFAC020" w:rsidR="006346E9" w:rsidRDefault="006346E9" w:rsidP="00B53326">
            <w:r>
              <w:t>Population Density</w:t>
            </w:r>
          </w:p>
        </w:tc>
        <w:tc>
          <w:tcPr>
            <w:tcW w:w="4017" w:type="dxa"/>
          </w:tcPr>
          <w:p w14:paraId="15DF29AA" w14:textId="0B95F50A" w:rsidR="006346E9" w:rsidRDefault="003254D6" w:rsidP="00B53326">
            <w:r>
              <w:t>US Census 2010; spatial resolution = census tract level</w:t>
            </w:r>
          </w:p>
        </w:tc>
        <w:tc>
          <w:tcPr>
            <w:tcW w:w="2386" w:type="dxa"/>
          </w:tcPr>
          <w:p w14:paraId="2A54747C" w14:textId="4AA95CB2" w:rsidR="006346E9" w:rsidRDefault="006346E9" w:rsidP="00B53326">
            <w:proofErr w:type="spellStart"/>
            <w:r>
              <w:t>Pop_density</w:t>
            </w:r>
            <w:proofErr w:type="spellEnd"/>
          </w:p>
        </w:tc>
      </w:tr>
      <w:tr w:rsidR="006346E9" w14:paraId="0B7CDE92" w14:textId="21FCCC09" w:rsidTr="004C7BC8">
        <w:tc>
          <w:tcPr>
            <w:tcW w:w="2322" w:type="dxa"/>
          </w:tcPr>
          <w:p w14:paraId="517A9572" w14:textId="3647B6E3" w:rsidR="006346E9" w:rsidRDefault="006346E9" w:rsidP="00B53326">
            <w:r>
              <w:t>Percent urban landcover in circular buffers of radius 1km, 5km, 10km</w:t>
            </w:r>
            <w:r w:rsidR="00662833">
              <w:t xml:space="preserve"> (%)</w:t>
            </w:r>
          </w:p>
        </w:tc>
        <w:tc>
          <w:tcPr>
            <w:tcW w:w="4017" w:type="dxa"/>
          </w:tcPr>
          <w:p w14:paraId="09742D84" w14:textId="0C59C200" w:rsidR="006346E9" w:rsidRDefault="00220DC3" w:rsidP="00B53326">
            <w:r>
              <w:rPr>
                <w:rFonts w:ascii="Arial" w:hAnsi="Arial" w:cs="Arial"/>
                <w:sz w:val="20"/>
                <w:szCs w:val="20"/>
              </w:rPr>
              <w:t>Derived from the USGS National Map Program NLCD, derived from 2011 Landsat imagery</w:t>
            </w:r>
          </w:p>
        </w:tc>
        <w:tc>
          <w:tcPr>
            <w:tcW w:w="2386" w:type="dxa"/>
          </w:tcPr>
          <w:p w14:paraId="7A2C3EFF" w14:textId="1EE66AAA" w:rsidR="006346E9" w:rsidRDefault="006346E9" w:rsidP="00B53326">
            <w:r>
              <w:t>NLCD_1km, NLCD_5km, NLCD_10km</w:t>
            </w:r>
          </w:p>
        </w:tc>
      </w:tr>
      <w:tr w:rsidR="006346E9" w14:paraId="0AC0F76B" w14:textId="15D82B6D" w:rsidTr="004C7BC8">
        <w:tc>
          <w:tcPr>
            <w:tcW w:w="2322" w:type="dxa"/>
          </w:tcPr>
          <w:p w14:paraId="5073302D" w14:textId="64F136F7" w:rsidR="006346E9" w:rsidRDefault="006346E9" w:rsidP="00B53326">
            <w:r>
              <w:t>Lengths of arterial and collector roads in circular buffers of radius 100m, 250m, 500m, 1000m</w:t>
            </w:r>
            <w:r w:rsidR="00662833">
              <w:t xml:space="preserve"> (mi)</w:t>
            </w:r>
          </w:p>
        </w:tc>
        <w:tc>
          <w:tcPr>
            <w:tcW w:w="4017" w:type="dxa"/>
          </w:tcPr>
          <w:p w14:paraId="5D07DD9A" w14:textId="11CFE766" w:rsidR="006346E9" w:rsidRDefault="00220DC3" w:rsidP="00B53326">
            <w:r>
              <w:rPr>
                <w:rFonts w:ascii="Arial" w:hAnsi="Arial" w:cs="Arial"/>
                <w:sz w:val="20"/>
                <w:szCs w:val="20"/>
              </w:rPr>
              <w:t>Derived from the US Federal Highway Administration National Highway Planning Network</w:t>
            </w:r>
          </w:p>
        </w:tc>
        <w:tc>
          <w:tcPr>
            <w:tcW w:w="2386" w:type="dxa"/>
          </w:tcPr>
          <w:p w14:paraId="2106B244" w14:textId="70546BFD" w:rsidR="006346E9" w:rsidRDefault="006346E9" w:rsidP="00B53326">
            <w:r>
              <w:t>Both_100, Both_250, Both_500, Both_1000</w:t>
            </w:r>
          </w:p>
        </w:tc>
      </w:tr>
      <w:tr w:rsidR="006346E9" w14:paraId="5264CDD3" w14:textId="5AD0F78C" w:rsidTr="004C7BC8">
        <w:tc>
          <w:tcPr>
            <w:tcW w:w="2322" w:type="dxa"/>
          </w:tcPr>
          <w:p w14:paraId="27E06A03" w14:textId="2C32FF3E" w:rsidR="006346E9" w:rsidRDefault="006346E9" w:rsidP="00B53326">
            <w:r>
              <w:t>Elevation</w:t>
            </w:r>
            <w:r w:rsidR="00662833">
              <w:t xml:space="preserve"> (m)</w:t>
            </w:r>
          </w:p>
        </w:tc>
        <w:tc>
          <w:tcPr>
            <w:tcW w:w="4017" w:type="dxa"/>
          </w:tcPr>
          <w:p w14:paraId="78A05636" w14:textId="48BC35E7" w:rsidR="006346E9" w:rsidRDefault="00BB6BA8" w:rsidP="00B53326">
            <w:r>
              <w:rPr>
                <w:rFonts w:ascii="Arial" w:hAnsi="Arial" w:cs="Arial"/>
                <w:sz w:val="20"/>
                <w:szCs w:val="20"/>
              </w:rPr>
              <w:t>USGS 3D Elevation Program, National Elevation Database (NED)</w:t>
            </w:r>
          </w:p>
        </w:tc>
        <w:tc>
          <w:tcPr>
            <w:tcW w:w="2386" w:type="dxa"/>
          </w:tcPr>
          <w:p w14:paraId="1DB59565" w14:textId="49037268" w:rsidR="006346E9" w:rsidRDefault="006346E9" w:rsidP="00B53326">
            <w:r>
              <w:t>elevation</w:t>
            </w:r>
          </w:p>
        </w:tc>
      </w:tr>
      <w:tr w:rsidR="00BE719F" w14:paraId="0634CAF1" w14:textId="77777777" w:rsidTr="00700BA4">
        <w:tc>
          <w:tcPr>
            <w:tcW w:w="8725" w:type="dxa"/>
            <w:gridSpan w:val="3"/>
          </w:tcPr>
          <w:p w14:paraId="548B7C85" w14:textId="310C2D3F" w:rsidR="00BE719F" w:rsidRPr="00BE719F" w:rsidRDefault="00BE719F" w:rsidP="00B53326">
            <w:pPr>
              <w:rPr>
                <w:b/>
                <w:bCs/>
              </w:rPr>
            </w:pPr>
            <w:r w:rsidRPr="00BE719F">
              <w:rPr>
                <w:b/>
                <w:bCs/>
              </w:rPr>
              <w:t>Temporal variables</w:t>
            </w:r>
          </w:p>
        </w:tc>
      </w:tr>
      <w:tr w:rsidR="006346E9" w14:paraId="05CE94B6" w14:textId="1E5A49FD" w:rsidTr="004C7BC8">
        <w:tc>
          <w:tcPr>
            <w:tcW w:w="2322" w:type="dxa"/>
          </w:tcPr>
          <w:p w14:paraId="2E1AC191" w14:textId="6DF8FFF5" w:rsidR="006346E9" w:rsidRDefault="006346E9" w:rsidP="00B53326">
            <w:r>
              <w:t>Date</w:t>
            </w:r>
          </w:p>
        </w:tc>
        <w:tc>
          <w:tcPr>
            <w:tcW w:w="4017" w:type="dxa"/>
          </w:tcPr>
          <w:p w14:paraId="06CE78AE" w14:textId="77777777" w:rsidR="006346E9" w:rsidRDefault="006346E9" w:rsidP="00B53326"/>
        </w:tc>
        <w:tc>
          <w:tcPr>
            <w:tcW w:w="2386" w:type="dxa"/>
          </w:tcPr>
          <w:p w14:paraId="08D53892" w14:textId="00CAB21A" w:rsidR="006346E9" w:rsidRDefault="006346E9" w:rsidP="00B53326">
            <w:r>
              <w:t>Date</w:t>
            </w:r>
          </w:p>
        </w:tc>
      </w:tr>
      <w:tr w:rsidR="00C8638C" w14:paraId="6F9C824E" w14:textId="77777777" w:rsidTr="004C7BC8">
        <w:tc>
          <w:tcPr>
            <w:tcW w:w="2322" w:type="dxa"/>
          </w:tcPr>
          <w:p w14:paraId="11F108E4" w14:textId="1ADD57EC" w:rsidR="00C8638C" w:rsidRDefault="00C8638C" w:rsidP="00B53326">
            <w:r>
              <w:t>Season</w:t>
            </w:r>
          </w:p>
        </w:tc>
        <w:tc>
          <w:tcPr>
            <w:tcW w:w="4017" w:type="dxa"/>
          </w:tcPr>
          <w:p w14:paraId="66EECE65" w14:textId="3358C378" w:rsidR="00C8638C" w:rsidRDefault="00C8638C" w:rsidP="00B53326">
            <w:r>
              <w:t xml:space="preserve">Summer = </w:t>
            </w:r>
            <w:r w:rsidR="0025601A">
              <w:t>June-August, Fall = September-November, Winter = December-February, Spring = March-May</w:t>
            </w:r>
          </w:p>
        </w:tc>
        <w:tc>
          <w:tcPr>
            <w:tcW w:w="2386" w:type="dxa"/>
          </w:tcPr>
          <w:p w14:paraId="7270E20A" w14:textId="37BDAF2F" w:rsidR="00C8638C" w:rsidRDefault="0025601A" w:rsidP="00B53326">
            <w:r>
              <w:t>Season</w:t>
            </w:r>
          </w:p>
        </w:tc>
      </w:tr>
      <w:tr w:rsidR="006346E9" w14:paraId="211FDA68" w14:textId="36495523" w:rsidTr="004C7BC8">
        <w:tc>
          <w:tcPr>
            <w:tcW w:w="2322" w:type="dxa"/>
          </w:tcPr>
          <w:p w14:paraId="4FC14625" w14:textId="7823C59C" w:rsidR="006346E9" w:rsidRDefault="006346E9" w:rsidP="00B53326">
            <w:r>
              <w:t>Cosine of month</w:t>
            </w:r>
          </w:p>
        </w:tc>
        <w:tc>
          <w:tcPr>
            <w:tcW w:w="4017" w:type="dxa"/>
          </w:tcPr>
          <w:p w14:paraId="35FE59A6" w14:textId="3EBF8395" w:rsidR="006346E9" w:rsidRDefault="00BA2739" w:rsidP="00B53326">
            <w:r>
              <w:t>Cosine (2*pi*month/</w:t>
            </w:r>
            <w:r w:rsidR="004C0EAB">
              <w:t>12)</w:t>
            </w:r>
          </w:p>
        </w:tc>
        <w:tc>
          <w:tcPr>
            <w:tcW w:w="2386" w:type="dxa"/>
          </w:tcPr>
          <w:p w14:paraId="3653E3C0" w14:textId="2341FFA8" w:rsidR="006346E9" w:rsidRDefault="006346E9" w:rsidP="00B53326">
            <w:proofErr w:type="spellStart"/>
            <w:r>
              <w:t>CosMonth</w:t>
            </w:r>
            <w:proofErr w:type="spellEnd"/>
          </w:p>
        </w:tc>
      </w:tr>
      <w:tr w:rsidR="006346E9" w14:paraId="656CF7B9" w14:textId="1912E05F" w:rsidTr="004C7BC8">
        <w:tc>
          <w:tcPr>
            <w:tcW w:w="2322" w:type="dxa"/>
          </w:tcPr>
          <w:p w14:paraId="5E0A7FC0" w14:textId="3FF36837" w:rsidR="006346E9" w:rsidRDefault="006346E9" w:rsidP="00B53326">
            <w:r>
              <w:t>Cosine of day of year</w:t>
            </w:r>
          </w:p>
        </w:tc>
        <w:tc>
          <w:tcPr>
            <w:tcW w:w="4017" w:type="dxa"/>
          </w:tcPr>
          <w:p w14:paraId="01CDDF23" w14:textId="4917B628" w:rsidR="006346E9" w:rsidRDefault="004C0EAB" w:rsidP="00B53326">
            <w:r>
              <w:t>Cosine (2*pi*day of year/365)</w:t>
            </w:r>
          </w:p>
        </w:tc>
        <w:tc>
          <w:tcPr>
            <w:tcW w:w="2386" w:type="dxa"/>
          </w:tcPr>
          <w:p w14:paraId="04365D41" w14:textId="1E82074D" w:rsidR="006346E9" w:rsidRDefault="006346E9" w:rsidP="00B53326">
            <w:proofErr w:type="spellStart"/>
            <w:r>
              <w:t>CosDOY</w:t>
            </w:r>
            <w:proofErr w:type="spellEnd"/>
          </w:p>
        </w:tc>
      </w:tr>
      <w:tr w:rsidR="006346E9" w14:paraId="1C27E6B6" w14:textId="6B04E76E" w:rsidTr="004C7BC8">
        <w:tc>
          <w:tcPr>
            <w:tcW w:w="2322" w:type="dxa"/>
          </w:tcPr>
          <w:p w14:paraId="20684E7F" w14:textId="6256A9F6" w:rsidR="006346E9" w:rsidRDefault="006346E9" w:rsidP="00B53326">
            <w:r>
              <w:t>Cosine of day of week</w:t>
            </w:r>
          </w:p>
        </w:tc>
        <w:tc>
          <w:tcPr>
            <w:tcW w:w="4017" w:type="dxa"/>
          </w:tcPr>
          <w:p w14:paraId="55F32BA3" w14:textId="24F73E01" w:rsidR="006346E9" w:rsidRDefault="004C0EAB" w:rsidP="00B53326">
            <w:r>
              <w:t>Cosine (2*pi*day of week/7)</w:t>
            </w:r>
          </w:p>
        </w:tc>
        <w:tc>
          <w:tcPr>
            <w:tcW w:w="2386" w:type="dxa"/>
          </w:tcPr>
          <w:p w14:paraId="362F4F90" w14:textId="54D35EE0" w:rsidR="006346E9" w:rsidRDefault="006346E9" w:rsidP="00B53326">
            <w:proofErr w:type="spellStart"/>
            <w:r>
              <w:t>Co</w:t>
            </w:r>
            <w:r w:rsidR="00ED6324">
              <w:t>s</w:t>
            </w:r>
            <w:r>
              <w:t>DOW</w:t>
            </w:r>
            <w:proofErr w:type="spellEnd"/>
          </w:p>
        </w:tc>
      </w:tr>
      <w:tr w:rsidR="006346E9" w14:paraId="5CAF32C1" w14:textId="5E6A5F8C" w:rsidTr="004C7BC8">
        <w:tc>
          <w:tcPr>
            <w:tcW w:w="2322" w:type="dxa"/>
          </w:tcPr>
          <w:p w14:paraId="41CA97A1" w14:textId="3EB4C2BB" w:rsidR="006346E9" w:rsidRDefault="006346E9" w:rsidP="00A94527">
            <w:r>
              <w:t>Day of week</w:t>
            </w:r>
          </w:p>
        </w:tc>
        <w:tc>
          <w:tcPr>
            <w:tcW w:w="4017" w:type="dxa"/>
          </w:tcPr>
          <w:p w14:paraId="5538BFD2" w14:textId="77777777" w:rsidR="006346E9" w:rsidRDefault="006346E9" w:rsidP="00A94527"/>
        </w:tc>
        <w:tc>
          <w:tcPr>
            <w:tcW w:w="2386" w:type="dxa"/>
          </w:tcPr>
          <w:p w14:paraId="31E06CD4" w14:textId="52C50A3A" w:rsidR="006346E9" w:rsidRDefault="006346E9" w:rsidP="00A94527">
            <w:proofErr w:type="spellStart"/>
            <w:r>
              <w:t>DayOfWeek</w:t>
            </w:r>
            <w:proofErr w:type="spellEnd"/>
          </w:p>
        </w:tc>
      </w:tr>
      <w:tr w:rsidR="006346E9" w14:paraId="6C6A8F00" w14:textId="62AC2346" w:rsidTr="004C7BC8">
        <w:tc>
          <w:tcPr>
            <w:tcW w:w="2322" w:type="dxa"/>
          </w:tcPr>
          <w:p w14:paraId="483B0AC7" w14:textId="08D815F4" w:rsidR="006346E9" w:rsidRDefault="006346E9" w:rsidP="00A94527">
            <w:r>
              <w:t>Year</w:t>
            </w:r>
          </w:p>
        </w:tc>
        <w:tc>
          <w:tcPr>
            <w:tcW w:w="4017" w:type="dxa"/>
          </w:tcPr>
          <w:p w14:paraId="10C62C50" w14:textId="77777777" w:rsidR="006346E9" w:rsidRDefault="006346E9" w:rsidP="00A94527"/>
        </w:tc>
        <w:tc>
          <w:tcPr>
            <w:tcW w:w="2386" w:type="dxa"/>
          </w:tcPr>
          <w:p w14:paraId="00D22AE5" w14:textId="5538976A" w:rsidR="006346E9" w:rsidRDefault="006346E9" w:rsidP="00A94527">
            <w:r>
              <w:t>Year</w:t>
            </w:r>
          </w:p>
        </w:tc>
      </w:tr>
      <w:tr w:rsidR="006346E9" w14:paraId="313A5117" w14:textId="602C23E8" w:rsidTr="004C7BC8">
        <w:tc>
          <w:tcPr>
            <w:tcW w:w="2322" w:type="dxa"/>
          </w:tcPr>
          <w:p w14:paraId="4EFCDA67" w14:textId="58E8822E" w:rsidR="006346E9" w:rsidRDefault="006346E9" w:rsidP="00A94527">
            <w:r>
              <w:lastRenderedPageBreak/>
              <w:t>Middle of the study period</w:t>
            </w:r>
          </w:p>
        </w:tc>
        <w:tc>
          <w:tcPr>
            <w:tcW w:w="4017" w:type="dxa"/>
          </w:tcPr>
          <w:p w14:paraId="7CBDFAE4" w14:textId="3360648F" w:rsidR="006346E9" w:rsidRDefault="006346E9" w:rsidP="00A94527">
            <w:r>
              <w:t>Years 2013-2016</w:t>
            </w:r>
          </w:p>
        </w:tc>
        <w:tc>
          <w:tcPr>
            <w:tcW w:w="2386" w:type="dxa"/>
          </w:tcPr>
          <w:p w14:paraId="186A5323" w14:textId="5E0ADCDD" w:rsidR="006346E9" w:rsidRDefault="006346E9" w:rsidP="00A94527">
            <w:proofErr w:type="spellStart"/>
            <w:r>
              <w:t>Mid_Study</w:t>
            </w:r>
            <w:proofErr w:type="spellEnd"/>
          </w:p>
        </w:tc>
      </w:tr>
      <w:tr w:rsidR="006346E9" w14:paraId="497E965A" w14:textId="1F0B04C8" w:rsidTr="004C7BC8">
        <w:tc>
          <w:tcPr>
            <w:tcW w:w="2322" w:type="dxa"/>
          </w:tcPr>
          <w:p w14:paraId="2545A9FC" w14:textId="5359CD8D" w:rsidR="006346E9" w:rsidRDefault="006346E9" w:rsidP="00A94527">
            <w:r>
              <w:t>Late in the study period</w:t>
            </w:r>
          </w:p>
        </w:tc>
        <w:tc>
          <w:tcPr>
            <w:tcW w:w="4017" w:type="dxa"/>
          </w:tcPr>
          <w:p w14:paraId="47C4E754" w14:textId="31458484" w:rsidR="006346E9" w:rsidRDefault="006346E9" w:rsidP="00A94527">
            <w:r>
              <w:t>Years 2017-2018</w:t>
            </w:r>
          </w:p>
        </w:tc>
        <w:tc>
          <w:tcPr>
            <w:tcW w:w="2386" w:type="dxa"/>
          </w:tcPr>
          <w:p w14:paraId="04C322D5" w14:textId="0D274604" w:rsidR="006346E9" w:rsidRDefault="006346E9" w:rsidP="00A94527">
            <w:proofErr w:type="spellStart"/>
            <w:r>
              <w:t>Late_Study</w:t>
            </w:r>
            <w:proofErr w:type="spellEnd"/>
          </w:p>
        </w:tc>
      </w:tr>
      <w:tr w:rsidR="0029640B" w14:paraId="2E9F4D57" w14:textId="77777777" w:rsidTr="00700BA4">
        <w:tc>
          <w:tcPr>
            <w:tcW w:w="8725" w:type="dxa"/>
            <w:gridSpan w:val="3"/>
          </w:tcPr>
          <w:p w14:paraId="2CA41AA7" w14:textId="3D0599D8" w:rsidR="0029640B" w:rsidRPr="0029640B" w:rsidRDefault="0029640B" w:rsidP="00A94527">
            <w:pPr>
              <w:rPr>
                <w:b/>
                <w:bCs/>
              </w:rPr>
            </w:pPr>
            <w:proofErr w:type="spellStart"/>
            <w:r w:rsidRPr="0029640B">
              <w:rPr>
                <w:b/>
                <w:bCs/>
              </w:rPr>
              <w:t>Spatio</w:t>
            </w:r>
            <w:proofErr w:type="spellEnd"/>
            <w:r w:rsidRPr="0029640B">
              <w:rPr>
                <w:b/>
                <w:bCs/>
              </w:rPr>
              <w:t>-temporal variables</w:t>
            </w:r>
          </w:p>
        </w:tc>
      </w:tr>
      <w:tr w:rsidR="006346E9" w14:paraId="4C4CFAD7" w14:textId="06109F6E" w:rsidTr="004C7BC8">
        <w:tc>
          <w:tcPr>
            <w:tcW w:w="2322" w:type="dxa"/>
          </w:tcPr>
          <w:p w14:paraId="7764E5D5" w14:textId="001C2CE1" w:rsidR="006346E9" w:rsidRPr="00662833" w:rsidRDefault="006346E9" w:rsidP="00A94527">
            <w:r>
              <w:t>PM</w:t>
            </w:r>
            <w:r>
              <w:rPr>
                <w:vertAlign w:val="subscript"/>
              </w:rPr>
              <w:t>2.5</w:t>
            </w:r>
            <w:r>
              <w:t xml:space="preserve"> observations</w:t>
            </w:r>
            <w:r w:rsidR="00662833">
              <w:t xml:space="preserve"> (</w:t>
            </w:r>
            <w:r w:rsidR="00662833">
              <w:rPr>
                <w:rFonts w:cs="Calibri"/>
              </w:rPr>
              <w:t>µ</w:t>
            </w:r>
            <w:r w:rsidR="00662833">
              <w:t>g/m</w:t>
            </w:r>
            <w:r w:rsidR="00662833">
              <w:rPr>
                <w:vertAlign w:val="superscript"/>
              </w:rPr>
              <w:t>3</w:t>
            </w:r>
            <w:r w:rsidR="00662833">
              <w:t>)</w:t>
            </w:r>
          </w:p>
        </w:tc>
        <w:tc>
          <w:tcPr>
            <w:tcW w:w="4017" w:type="dxa"/>
          </w:tcPr>
          <w:p w14:paraId="396ECB05" w14:textId="3B8652B3" w:rsidR="006346E9" w:rsidRDefault="00844C66" w:rsidP="00A94527">
            <w:r>
              <w:t>Federal and state air quality databases</w:t>
            </w:r>
          </w:p>
        </w:tc>
        <w:tc>
          <w:tcPr>
            <w:tcW w:w="2386" w:type="dxa"/>
          </w:tcPr>
          <w:p w14:paraId="46C0FA87" w14:textId="4A77B1C8" w:rsidR="006346E9" w:rsidRDefault="006346E9" w:rsidP="00A94527">
            <w:r>
              <w:t>PM2.5_Obs</w:t>
            </w:r>
          </w:p>
        </w:tc>
      </w:tr>
      <w:tr w:rsidR="006346E9" w14:paraId="156E0B95" w14:textId="6BDB4DC2" w:rsidTr="004C7BC8">
        <w:tc>
          <w:tcPr>
            <w:tcW w:w="2322" w:type="dxa"/>
          </w:tcPr>
          <w:p w14:paraId="403FF447" w14:textId="487BB584" w:rsidR="006346E9" w:rsidRDefault="006346E9" w:rsidP="00A94527">
            <w:r>
              <w:t>Aerosol optical depth</w:t>
            </w:r>
          </w:p>
        </w:tc>
        <w:tc>
          <w:tcPr>
            <w:tcW w:w="4017" w:type="dxa"/>
          </w:tcPr>
          <w:p w14:paraId="26CC5C0C" w14:textId="4F036D2A" w:rsidR="006346E9" w:rsidRDefault="00844C66" w:rsidP="00A94527">
            <w:r>
              <w:t xml:space="preserve">NASA MAIAC; </w:t>
            </w:r>
            <w:r w:rsidR="007E1D42">
              <w:t>spatial resolution = 1km, temporal resolution = g</w:t>
            </w:r>
            <w:r w:rsidR="007E1D42">
              <w:rPr>
                <w:rFonts w:ascii="Arial" w:hAnsi="Arial" w:cs="Arial"/>
                <w:color w:val="1C1D1E"/>
                <w:sz w:val="20"/>
                <w:szCs w:val="20"/>
              </w:rPr>
              <w:t>enerally two observations per day are found but additional ones are possible near the edges of the scan</w:t>
            </w:r>
          </w:p>
        </w:tc>
        <w:tc>
          <w:tcPr>
            <w:tcW w:w="2386" w:type="dxa"/>
          </w:tcPr>
          <w:p w14:paraId="574307EE" w14:textId="1DA1D101" w:rsidR="006346E9" w:rsidRDefault="006346E9" w:rsidP="00A94527">
            <w:r>
              <w:t>MAIAC_AOD</w:t>
            </w:r>
          </w:p>
        </w:tc>
      </w:tr>
      <w:tr w:rsidR="006346E9" w14:paraId="23D21182" w14:textId="7D6525BF" w:rsidTr="004C7BC8">
        <w:tc>
          <w:tcPr>
            <w:tcW w:w="2322" w:type="dxa"/>
          </w:tcPr>
          <w:p w14:paraId="39BF178A" w14:textId="18BA7AAF" w:rsidR="006346E9" w:rsidRDefault="006346E9" w:rsidP="00A94527">
            <w:r>
              <w:t>Chemical transport model simulation</w:t>
            </w:r>
          </w:p>
        </w:tc>
        <w:tc>
          <w:tcPr>
            <w:tcW w:w="4017" w:type="dxa"/>
          </w:tcPr>
          <w:p w14:paraId="037FA6DE" w14:textId="3627A8DC" w:rsidR="006346E9" w:rsidRDefault="003F2C36" w:rsidP="00A94527">
            <w:r>
              <w:t>US EPA CMAQ</w:t>
            </w:r>
            <w:proofErr w:type="gramStart"/>
            <w:r>
              <w:t>; ;</w:t>
            </w:r>
            <w:proofErr w:type="gramEnd"/>
            <w:r>
              <w:t xml:space="preserve"> spatial resolution = </w:t>
            </w:r>
            <w:r w:rsidR="0042049D">
              <w:t>4</w:t>
            </w:r>
            <w:r>
              <w:t xml:space="preserve">km, temporal resolution = </w:t>
            </w:r>
            <w:r w:rsidR="0042049D">
              <w:t>daily</w:t>
            </w:r>
          </w:p>
        </w:tc>
        <w:tc>
          <w:tcPr>
            <w:tcW w:w="2386" w:type="dxa"/>
          </w:tcPr>
          <w:p w14:paraId="2C661995" w14:textId="7F66EF13" w:rsidR="006346E9" w:rsidRDefault="006346E9" w:rsidP="00A94527">
            <w:proofErr w:type="spellStart"/>
            <w:r>
              <w:t>all_CMAQ</w:t>
            </w:r>
            <w:proofErr w:type="spellEnd"/>
          </w:p>
        </w:tc>
      </w:tr>
      <w:tr w:rsidR="006346E9" w14:paraId="2F58DA1C" w14:textId="2BA288C6" w:rsidTr="004C7BC8">
        <w:tc>
          <w:tcPr>
            <w:tcW w:w="2322" w:type="dxa"/>
          </w:tcPr>
          <w:p w14:paraId="4CF6613F" w14:textId="7AAD22CA" w:rsidR="006346E9" w:rsidRDefault="006346E9" w:rsidP="00A94527">
            <w:r>
              <w:t>Vegetation index</w:t>
            </w:r>
          </w:p>
        </w:tc>
        <w:tc>
          <w:tcPr>
            <w:tcW w:w="4017" w:type="dxa"/>
          </w:tcPr>
          <w:p w14:paraId="749D0D1C" w14:textId="0E6593DB" w:rsidR="006346E9" w:rsidRDefault="007E1D42" w:rsidP="00A94527">
            <w:r>
              <w:t xml:space="preserve">NASA MODIS NDVI; </w:t>
            </w:r>
            <w:r w:rsidR="005210AA">
              <w:t>spatial resolution = 1km, temporal resolution = monthly</w:t>
            </w:r>
          </w:p>
        </w:tc>
        <w:tc>
          <w:tcPr>
            <w:tcW w:w="2386" w:type="dxa"/>
          </w:tcPr>
          <w:p w14:paraId="1565DF76" w14:textId="2422C8FB" w:rsidR="006346E9" w:rsidRDefault="006346E9" w:rsidP="00A94527">
            <w:proofErr w:type="spellStart"/>
            <w:r>
              <w:t>ndvi</w:t>
            </w:r>
            <w:proofErr w:type="spellEnd"/>
          </w:p>
        </w:tc>
      </w:tr>
      <w:tr w:rsidR="006346E9" w14:paraId="31340674" w14:textId="225BF1B9" w:rsidTr="004C7BC8">
        <w:tc>
          <w:tcPr>
            <w:tcW w:w="2322" w:type="dxa"/>
          </w:tcPr>
          <w:p w14:paraId="7EB42176" w14:textId="3D7EE798" w:rsidR="006346E9" w:rsidRDefault="006346E9" w:rsidP="00A94527">
            <w:r>
              <w:t>Active fire points within the last week, weighted inversely by distance (up to 500km)</w:t>
            </w:r>
          </w:p>
        </w:tc>
        <w:tc>
          <w:tcPr>
            <w:tcW w:w="4017" w:type="dxa"/>
          </w:tcPr>
          <w:p w14:paraId="1792DBF7" w14:textId="15B1E2F7" w:rsidR="006346E9" w:rsidRDefault="002F6FC1" w:rsidP="00A94527">
            <w:r>
              <w:t xml:space="preserve">Derived from </w:t>
            </w:r>
            <w:r w:rsidR="005210AA">
              <w:t>NASA MODIS thermal anomalies; spatial resolution = 1km, temporal resolution = daily</w:t>
            </w:r>
          </w:p>
        </w:tc>
        <w:tc>
          <w:tcPr>
            <w:tcW w:w="2386" w:type="dxa"/>
          </w:tcPr>
          <w:p w14:paraId="3C550E70" w14:textId="6D297B55" w:rsidR="006346E9" w:rsidRDefault="006346E9" w:rsidP="00A94527">
            <w:r>
              <w:t>Lag0, Lag1, Lag2, Lag3, Lag4, Lag5, Lag6, Lag7</w:t>
            </w:r>
          </w:p>
        </w:tc>
      </w:tr>
      <w:tr w:rsidR="006346E9" w14:paraId="5BE7772C" w14:textId="77B69C2E" w:rsidTr="004C7BC8">
        <w:tc>
          <w:tcPr>
            <w:tcW w:w="2322" w:type="dxa"/>
          </w:tcPr>
          <w:p w14:paraId="33E84EB5" w14:textId="2DA0BBF1" w:rsidR="006346E9" w:rsidRDefault="006346E9" w:rsidP="00A94527">
            <w:r>
              <w:t>Indicator for whether there was at least one fire in the last week within 500km</w:t>
            </w:r>
          </w:p>
        </w:tc>
        <w:tc>
          <w:tcPr>
            <w:tcW w:w="4017" w:type="dxa"/>
          </w:tcPr>
          <w:p w14:paraId="5AB481BF" w14:textId="11812CFE" w:rsidR="006346E9" w:rsidRDefault="002F6FC1" w:rsidP="00A94527">
            <w:r>
              <w:t>Derived from NASA MODIS thermal anomalies; spatial resolution = 1km, temporal resolution = daily</w:t>
            </w:r>
          </w:p>
        </w:tc>
        <w:tc>
          <w:tcPr>
            <w:tcW w:w="2386" w:type="dxa"/>
          </w:tcPr>
          <w:p w14:paraId="339298DB" w14:textId="601F4364" w:rsidR="006346E9" w:rsidRDefault="006346E9" w:rsidP="00A94527">
            <w:proofErr w:type="spellStart"/>
            <w:r>
              <w:t>Binary_fire</w:t>
            </w:r>
            <w:proofErr w:type="spellEnd"/>
          </w:p>
        </w:tc>
      </w:tr>
      <w:tr w:rsidR="006346E9" w14:paraId="711E1F56" w14:textId="0DFE7F8F" w:rsidTr="004C7BC8">
        <w:tc>
          <w:tcPr>
            <w:tcW w:w="2322" w:type="dxa"/>
          </w:tcPr>
          <w:p w14:paraId="59D3AE52" w14:textId="5C40CCFB" w:rsidR="006346E9" w:rsidRDefault="006346E9" w:rsidP="00A94527">
            <w:r>
              <w:t>Temperature 2m above the ground</w:t>
            </w:r>
            <w:r w:rsidR="00662833">
              <w:t xml:space="preserve"> (K)</w:t>
            </w:r>
          </w:p>
        </w:tc>
        <w:tc>
          <w:tcPr>
            <w:tcW w:w="4017" w:type="dxa"/>
          </w:tcPr>
          <w:p w14:paraId="518C4B5B" w14:textId="49EC212F" w:rsidR="006346E9" w:rsidRDefault="0030796F" w:rsidP="00A94527">
            <w:r>
              <w:t>North American Mesoscale Analysis (</w:t>
            </w:r>
            <w:r w:rsidR="002A1794">
              <w:t>NAM</w:t>
            </w:r>
            <w:r>
              <w:t xml:space="preserve">); </w:t>
            </w:r>
            <w:r w:rsidR="00C20B70">
              <w:t xml:space="preserve">spatial resolution = 12km, </w:t>
            </w:r>
            <w:r>
              <w:t>temporal resolution = 6 hours</w:t>
            </w:r>
          </w:p>
        </w:tc>
        <w:tc>
          <w:tcPr>
            <w:tcW w:w="2386" w:type="dxa"/>
          </w:tcPr>
          <w:p w14:paraId="7770410D" w14:textId="701C164E" w:rsidR="006346E9" w:rsidRDefault="00E61146" w:rsidP="00A94527">
            <w:r>
              <w:t>TMP_2m</w:t>
            </w:r>
          </w:p>
        </w:tc>
      </w:tr>
      <w:tr w:rsidR="006346E9" w14:paraId="1332595C" w14:textId="4E43807A" w:rsidTr="004C7BC8">
        <w:tc>
          <w:tcPr>
            <w:tcW w:w="2322" w:type="dxa"/>
          </w:tcPr>
          <w:p w14:paraId="2BA5227A" w14:textId="07D4F19D" w:rsidR="006346E9" w:rsidRDefault="006346E9" w:rsidP="00A94527">
            <w:r>
              <w:t>Relative humidity 2m above the ground</w:t>
            </w:r>
            <w:r w:rsidR="00064AA4">
              <w:t xml:space="preserve"> (%)</w:t>
            </w:r>
          </w:p>
        </w:tc>
        <w:tc>
          <w:tcPr>
            <w:tcW w:w="4017" w:type="dxa"/>
          </w:tcPr>
          <w:p w14:paraId="1C61B9EC" w14:textId="43956733" w:rsidR="006346E9" w:rsidRDefault="00344DC9" w:rsidP="00A94527">
            <w:r>
              <w:t>North American Mesoscale Analysis (NAM); spatial resolution = 12km, temporal resolution = 6 hours</w:t>
            </w:r>
          </w:p>
        </w:tc>
        <w:tc>
          <w:tcPr>
            <w:tcW w:w="2386" w:type="dxa"/>
          </w:tcPr>
          <w:p w14:paraId="0EA494FA" w14:textId="468EB910" w:rsidR="006346E9" w:rsidRDefault="00E61146" w:rsidP="00A94527">
            <w:r>
              <w:t>RH_2m</w:t>
            </w:r>
          </w:p>
        </w:tc>
      </w:tr>
      <w:tr w:rsidR="006346E9" w14:paraId="329F6FC9" w14:textId="0D684AB8" w:rsidTr="004C7BC8">
        <w:tc>
          <w:tcPr>
            <w:tcW w:w="2322" w:type="dxa"/>
          </w:tcPr>
          <w:p w14:paraId="0D9AED2D" w14:textId="412EA8FE" w:rsidR="006346E9" w:rsidRDefault="00E61146" w:rsidP="00A94527">
            <w:r>
              <w:t>Dew point temperature 2m above the ground</w:t>
            </w:r>
            <w:r w:rsidR="00064AA4">
              <w:t xml:space="preserve"> (K)</w:t>
            </w:r>
          </w:p>
        </w:tc>
        <w:tc>
          <w:tcPr>
            <w:tcW w:w="4017" w:type="dxa"/>
          </w:tcPr>
          <w:p w14:paraId="3612B8A9" w14:textId="326B8EE4" w:rsidR="006346E9" w:rsidRDefault="00344DC9" w:rsidP="00A94527">
            <w:r>
              <w:t>North American Mesoscale Analysis (NAM); spatial resolution = 12km, temporal resolution = 6 hours</w:t>
            </w:r>
          </w:p>
        </w:tc>
        <w:tc>
          <w:tcPr>
            <w:tcW w:w="2386" w:type="dxa"/>
          </w:tcPr>
          <w:p w14:paraId="75072039" w14:textId="2A9D4377" w:rsidR="006346E9" w:rsidRDefault="00E61146" w:rsidP="00A94527">
            <w:r>
              <w:t>DPT_2m</w:t>
            </w:r>
          </w:p>
        </w:tc>
      </w:tr>
      <w:tr w:rsidR="006346E9" w14:paraId="63401F07" w14:textId="663AFF0B" w:rsidTr="004C7BC8">
        <w:tc>
          <w:tcPr>
            <w:tcW w:w="2322" w:type="dxa"/>
          </w:tcPr>
          <w:p w14:paraId="299050E1" w14:textId="68580514" w:rsidR="006346E9" w:rsidRDefault="00E61146" w:rsidP="00A94527">
            <w:r>
              <w:t>Height of the planetary boundary layer</w:t>
            </w:r>
            <w:r w:rsidR="00064AA4">
              <w:t xml:space="preserve"> (m)</w:t>
            </w:r>
          </w:p>
        </w:tc>
        <w:tc>
          <w:tcPr>
            <w:tcW w:w="4017" w:type="dxa"/>
          </w:tcPr>
          <w:p w14:paraId="41B33F48" w14:textId="646C3731" w:rsidR="006346E9" w:rsidRDefault="00344DC9" w:rsidP="00A94527">
            <w:r>
              <w:t>North American Mesoscale Analysis (NAM); spatial resolution = 12km, temporal resolution = 6 hours</w:t>
            </w:r>
          </w:p>
        </w:tc>
        <w:tc>
          <w:tcPr>
            <w:tcW w:w="2386" w:type="dxa"/>
          </w:tcPr>
          <w:p w14:paraId="00572F94" w14:textId="182372F5" w:rsidR="006346E9" w:rsidRDefault="00FD17DE" w:rsidP="00A94527">
            <w:proofErr w:type="spellStart"/>
            <w:r>
              <w:t>HPBL_surface</w:t>
            </w:r>
            <w:proofErr w:type="spellEnd"/>
          </w:p>
        </w:tc>
      </w:tr>
      <w:tr w:rsidR="004C7BC8" w14:paraId="2C9882F4" w14:textId="5A276AA3" w:rsidTr="004C7BC8">
        <w:tc>
          <w:tcPr>
            <w:tcW w:w="2322" w:type="dxa"/>
          </w:tcPr>
          <w:p w14:paraId="2DF34269" w14:textId="6C1A9E93" w:rsidR="004C7BC8" w:rsidRDefault="004C7BC8" w:rsidP="004C7BC8">
            <w:r>
              <w:t>Surface pressure</w:t>
            </w:r>
            <w:r w:rsidR="00E964DE">
              <w:t xml:space="preserve"> (Pa)</w:t>
            </w:r>
          </w:p>
        </w:tc>
        <w:tc>
          <w:tcPr>
            <w:tcW w:w="4017" w:type="dxa"/>
          </w:tcPr>
          <w:p w14:paraId="19498C4E" w14:textId="37E8DA87" w:rsidR="004C7BC8" w:rsidRDefault="00344DC9" w:rsidP="004C7BC8">
            <w:r>
              <w:t>North American Mesoscale Analysis (NAM); spatial resolution = 12km, temporal resolution = 6 hours</w:t>
            </w:r>
          </w:p>
        </w:tc>
        <w:tc>
          <w:tcPr>
            <w:tcW w:w="2386" w:type="dxa"/>
          </w:tcPr>
          <w:p w14:paraId="3532C54F" w14:textId="688281EA" w:rsidR="004C7BC8" w:rsidRDefault="004C7BC8" w:rsidP="004C7BC8">
            <w:proofErr w:type="spellStart"/>
            <w:r>
              <w:t>PRES_surface</w:t>
            </w:r>
            <w:proofErr w:type="spellEnd"/>
          </w:p>
        </w:tc>
      </w:tr>
      <w:tr w:rsidR="004C7BC8" w14:paraId="582CEA5B" w14:textId="46E06ECF" w:rsidTr="004C7BC8">
        <w:tc>
          <w:tcPr>
            <w:tcW w:w="2322" w:type="dxa"/>
          </w:tcPr>
          <w:p w14:paraId="71E4877B" w14:textId="3429FE9C" w:rsidR="004C7BC8" w:rsidRDefault="004C7BC8" w:rsidP="004C7BC8">
            <w:r>
              <w:t>Pressure reduced to mean sea level</w:t>
            </w:r>
            <w:r w:rsidR="00E964DE">
              <w:t xml:space="preserve"> (Pa)</w:t>
            </w:r>
          </w:p>
        </w:tc>
        <w:tc>
          <w:tcPr>
            <w:tcW w:w="4017" w:type="dxa"/>
          </w:tcPr>
          <w:p w14:paraId="7A1B6CD5" w14:textId="50808559" w:rsidR="004C7BC8" w:rsidRDefault="00344DC9" w:rsidP="004C7BC8">
            <w:r>
              <w:t>North American Mesoscale Analysis (NAM); spatial resolution = 12km, temporal resolution = 6 hours</w:t>
            </w:r>
          </w:p>
        </w:tc>
        <w:tc>
          <w:tcPr>
            <w:tcW w:w="2386" w:type="dxa"/>
          </w:tcPr>
          <w:p w14:paraId="2B07E48D" w14:textId="43B10FB1" w:rsidR="004C7BC8" w:rsidRDefault="004C7BC8" w:rsidP="004C7BC8">
            <w:proofErr w:type="spellStart"/>
            <w:r>
              <w:t>PRMSL_mean_sea_level</w:t>
            </w:r>
            <w:proofErr w:type="spellEnd"/>
          </w:p>
        </w:tc>
      </w:tr>
      <w:tr w:rsidR="004C7BC8" w14:paraId="038AC37E" w14:textId="05B70EC6" w:rsidTr="004C7BC8">
        <w:tc>
          <w:tcPr>
            <w:tcW w:w="2322" w:type="dxa"/>
          </w:tcPr>
          <w:p w14:paraId="4E277A07" w14:textId="0227B97F" w:rsidR="004C7BC8" w:rsidRDefault="00A53317" w:rsidP="004C7BC8">
            <w:r>
              <w:t xml:space="preserve">East-West and North-South </w:t>
            </w:r>
            <w:r w:rsidR="004C7BC8">
              <w:t>component</w:t>
            </w:r>
            <w:r>
              <w:t>s</w:t>
            </w:r>
            <w:r w:rsidR="004C7BC8">
              <w:t xml:space="preserve"> of windspeed 10m above the ground</w:t>
            </w:r>
            <w:r w:rsidR="00E964DE">
              <w:t xml:space="preserve"> (m/s)</w:t>
            </w:r>
          </w:p>
        </w:tc>
        <w:tc>
          <w:tcPr>
            <w:tcW w:w="4017" w:type="dxa"/>
          </w:tcPr>
          <w:p w14:paraId="07401A92" w14:textId="28014FF8" w:rsidR="004C7BC8" w:rsidRDefault="00344DC9" w:rsidP="004C7BC8">
            <w:r>
              <w:t>North American Mesoscale Analysis (NAM); spatial resolution = 12km, temporal resolution = 6 hours</w:t>
            </w:r>
          </w:p>
        </w:tc>
        <w:tc>
          <w:tcPr>
            <w:tcW w:w="2386" w:type="dxa"/>
          </w:tcPr>
          <w:p w14:paraId="5ABE673E" w14:textId="096C2F03" w:rsidR="004C7BC8" w:rsidRDefault="004C7BC8" w:rsidP="004C7BC8">
            <w:r>
              <w:t>Ugrd_10m</w:t>
            </w:r>
            <w:r w:rsidR="00A53317">
              <w:t>, Vgrd_10m</w:t>
            </w:r>
          </w:p>
        </w:tc>
      </w:tr>
      <w:tr w:rsidR="00A53317" w14:paraId="0652F015" w14:textId="1CFF9050" w:rsidTr="004C7BC8">
        <w:tc>
          <w:tcPr>
            <w:tcW w:w="2322" w:type="dxa"/>
          </w:tcPr>
          <w:p w14:paraId="7D7A5B03" w14:textId="5B5C622F" w:rsidR="00A53317" w:rsidRDefault="00A53317" w:rsidP="00A53317">
            <w:r>
              <w:t>Vertical component of windspeed, 700 and 850 mb</w:t>
            </w:r>
            <w:r w:rsidR="00E964DE">
              <w:t xml:space="preserve"> (m/s)</w:t>
            </w:r>
          </w:p>
        </w:tc>
        <w:tc>
          <w:tcPr>
            <w:tcW w:w="4017" w:type="dxa"/>
          </w:tcPr>
          <w:p w14:paraId="2D5BA846" w14:textId="3895529A" w:rsidR="00A53317" w:rsidRDefault="00344DC9" w:rsidP="00A53317">
            <w:r>
              <w:t>North American Mesoscale Analysis (NAM); spatial resolution = 12km, temporal resolution = 6 hours</w:t>
            </w:r>
          </w:p>
        </w:tc>
        <w:tc>
          <w:tcPr>
            <w:tcW w:w="2386" w:type="dxa"/>
          </w:tcPr>
          <w:p w14:paraId="134FFFDE" w14:textId="691724F3" w:rsidR="00A53317" w:rsidRDefault="00A53317" w:rsidP="00A53317">
            <w:r>
              <w:t>DZDT_700_mb, DZDT_850_mb</w:t>
            </w:r>
          </w:p>
        </w:tc>
      </w:tr>
      <w:tr w:rsidR="00A53317" w14:paraId="02717A96" w14:textId="03383C79" w:rsidTr="004C7BC8">
        <w:tc>
          <w:tcPr>
            <w:tcW w:w="2322" w:type="dxa"/>
          </w:tcPr>
          <w:p w14:paraId="36D10FC6" w14:textId="277FF9E3" w:rsidR="00A53317" w:rsidRDefault="00A53983" w:rsidP="00A53317">
            <w:r>
              <w:t>Interaction indicators between region and time span</w:t>
            </w:r>
          </w:p>
        </w:tc>
        <w:tc>
          <w:tcPr>
            <w:tcW w:w="4017" w:type="dxa"/>
          </w:tcPr>
          <w:p w14:paraId="5C4D7257" w14:textId="5EE40529" w:rsidR="00A53317" w:rsidRDefault="00A53983" w:rsidP="00A53317">
            <w:r>
              <w:t>4 regions, 3 timespans</w:t>
            </w:r>
          </w:p>
        </w:tc>
        <w:tc>
          <w:tcPr>
            <w:tcW w:w="2386" w:type="dxa"/>
          </w:tcPr>
          <w:p w14:paraId="1F74B30B" w14:textId="79FE7AAC" w:rsidR="00A53317" w:rsidRDefault="00A53983" w:rsidP="00A53317">
            <w:proofErr w:type="spellStart"/>
            <w:r>
              <w:t>Region_Mid_Study</w:t>
            </w:r>
            <w:proofErr w:type="spellEnd"/>
            <w:r>
              <w:t xml:space="preserve">, </w:t>
            </w:r>
            <w:proofErr w:type="spellStart"/>
            <w:r>
              <w:t>Region_Late_Study</w:t>
            </w:r>
            <w:proofErr w:type="spellEnd"/>
          </w:p>
        </w:tc>
      </w:tr>
    </w:tbl>
    <w:p w14:paraId="3FB29E2D" w14:textId="6C7DD013" w:rsidR="00DD66D7" w:rsidRDefault="00DD66D7" w:rsidP="00A75088"/>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5"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5092AD73"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values from monitoring stations from a variety of sources </w:t>
      </w:r>
      <w:commentRangeStart w:id="74"/>
      <w:commentRangeStart w:id="75"/>
      <w:r w:rsidRPr="00FE29DF">
        <w:rPr>
          <w:rFonts w:asciiTheme="minorHAnsi" w:hAnsiTheme="minorHAnsi" w:cstheme="minorHAnsi"/>
          <w:color w:val="000000"/>
        </w:rPr>
        <w:t>(</w:t>
      </w:r>
      <w:commentRangeStart w:id="76"/>
      <w:ins w:id="77" w:author="Melissa Maestas" w:date="2020-05-06T12:54:00Z">
        <w:r w:rsidR="00E45530">
          <w:rPr>
            <w:rFonts w:asciiTheme="minorHAnsi" w:hAnsiTheme="minorHAnsi" w:cstheme="minorHAnsi"/>
            <w:color w:val="000000"/>
          </w:rPr>
          <w:t>EPA</w:t>
        </w:r>
      </w:ins>
      <w:commentRangeEnd w:id="76"/>
      <w:ins w:id="78" w:author="Melissa Maestas" w:date="2020-05-06T12:55:00Z">
        <w:r w:rsidR="00E45530">
          <w:rPr>
            <w:rStyle w:val="CommentReference"/>
          </w:rPr>
          <w:commentReference w:id="76"/>
        </w:r>
      </w:ins>
      <w:ins w:id="79" w:author="Melissa Maestas" w:date="2020-05-06T12:54:00Z">
        <w:r w:rsidR="00E45530">
          <w:rPr>
            <w:rFonts w:asciiTheme="minorHAnsi" w:hAnsiTheme="minorHAnsi" w:cstheme="minorHAnsi"/>
            <w:color w:val="000000"/>
          </w:rPr>
          <w:t xml:space="preserve">, </w:t>
        </w:r>
      </w:ins>
      <w:commentRangeStart w:id="80"/>
      <w:del w:id="81"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82" w:author="Melissa Maestas" w:date="2020-05-06T12:47:00Z">
        <w:r w:rsidR="00D6019A">
          <w:rPr>
            <w:rFonts w:asciiTheme="minorHAnsi" w:hAnsiTheme="minorHAnsi" w:cstheme="minorHAnsi"/>
            <w:color w:val="000000"/>
          </w:rPr>
          <w:t>California Air Resources Board</w:t>
        </w:r>
      </w:ins>
      <w:ins w:id="83" w:author="Melissa Maestas" w:date="2020-05-06T12:48:00Z">
        <w:r w:rsidR="00D6019A">
          <w:rPr>
            <w:rFonts w:asciiTheme="minorHAnsi" w:hAnsiTheme="minorHAnsi" w:cstheme="minorHAnsi"/>
            <w:color w:val="000000"/>
          </w:rPr>
          <w:t xml:space="preserve"> (stationary and mobile monitoring network)</w:t>
        </w:r>
      </w:ins>
      <w:commentRangeEnd w:id="80"/>
      <w:ins w:id="84" w:author="Melissa Maestas" w:date="2020-05-06T12:56:00Z">
        <w:r w:rsidR="00E45530">
          <w:rPr>
            <w:rStyle w:val="CommentReference"/>
          </w:rPr>
          <w:commentReference w:id="80"/>
        </w:r>
      </w:ins>
      <w:ins w:id="85" w:author="Melissa Maestas" w:date="2020-05-06T12:48:00Z">
        <w:r w:rsidR="00D6019A">
          <w:rPr>
            <w:rFonts w:asciiTheme="minorHAnsi" w:hAnsiTheme="minorHAnsi" w:cstheme="minorHAnsi"/>
            <w:color w:val="000000"/>
          </w:rPr>
          <w:t xml:space="preserve">, </w:t>
        </w:r>
      </w:ins>
      <w:commentRangeStart w:id="86"/>
      <w:ins w:id="87" w:author="Melissa Maestas" w:date="2020-05-06T18:42:00Z">
        <w:r w:rsidR="00F01B40">
          <w:rPr>
            <w:rFonts w:asciiTheme="minorHAnsi" w:hAnsiTheme="minorHAnsi" w:cstheme="minorHAnsi"/>
            <w:color w:val="000000"/>
          </w:rPr>
          <w:t>Federal Land Manager Environmental Database</w:t>
        </w:r>
        <w:commentRangeEnd w:id="86"/>
        <w:r w:rsidR="00F01B40">
          <w:rPr>
            <w:rStyle w:val="CommentReference"/>
          </w:rPr>
          <w:commentReference w:id="86"/>
        </w:r>
      </w:ins>
      <w:ins w:id="88" w:author="Melissa Maestas" w:date="2020-05-06T18:44:00Z">
        <w:r w:rsidR="00F01B40">
          <w:rPr>
            <w:rFonts w:asciiTheme="minorHAnsi" w:hAnsiTheme="minorHAnsi" w:cstheme="minorHAnsi"/>
            <w:color w:val="000000"/>
          </w:rPr>
          <w:t xml:space="preserve">, </w:t>
        </w:r>
        <w:commentRangeStart w:id="89"/>
        <w:r w:rsidR="00F01B40">
          <w:rPr>
            <w:rFonts w:asciiTheme="minorHAnsi" w:hAnsiTheme="minorHAnsi" w:cstheme="minorHAnsi"/>
            <w:color w:val="000000"/>
          </w:rPr>
          <w:t>Fire Cache Smoke Monitor Archive</w:t>
        </w:r>
        <w:commentRangeEnd w:id="89"/>
        <w:r w:rsidR="00F01B40">
          <w:rPr>
            <w:rStyle w:val="CommentReference"/>
          </w:rPr>
          <w:commentReference w:id="89"/>
        </w:r>
      </w:ins>
      <w:ins w:id="90" w:author="Melissa Maestas" w:date="2020-05-06T18:45:00Z">
        <w:r w:rsidR="00F01B40">
          <w:rPr>
            <w:rFonts w:asciiTheme="minorHAnsi" w:hAnsiTheme="minorHAnsi" w:cstheme="minorHAnsi"/>
            <w:color w:val="000000"/>
          </w:rPr>
          <w:t xml:space="preserve">, </w:t>
        </w:r>
        <w:commentRangeStart w:id="91"/>
        <w:r w:rsidR="00F01B40">
          <w:rPr>
            <w:rFonts w:asciiTheme="minorHAnsi" w:hAnsiTheme="minorHAnsi" w:cstheme="minorHAnsi"/>
            <w:color w:val="000000"/>
          </w:rPr>
          <w:t>IMPROVE Network</w:t>
        </w:r>
      </w:ins>
      <w:commentRangeEnd w:id="91"/>
      <w:ins w:id="92" w:author="Melissa Maestas" w:date="2020-05-06T18:46:00Z">
        <w:r w:rsidR="00F01B40">
          <w:rPr>
            <w:rStyle w:val="CommentReference"/>
          </w:rPr>
          <w:commentReference w:id="91"/>
        </w:r>
      </w:ins>
      <w:ins w:id="93" w:author="Melissa Maestas" w:date="2020-05-06T19:21:00Z">
        <w:r w:rsidR="00196421">
          <w:rPr>
            <w:rFonts w:asciiTheme="minorHAnsi" w:hAnsiTheme="minorHAnsi" w:cstheme="minorHAnsi"/>
            <w:color w:val="000000"/>
          </w:rPr>
          <w:t xml:space="preserve">, </w:t>
        </w:r>
        <w:commentRangeStart w:id="94"/>
        <w:r w:rsidR="00196421">
          <w:rPr>
            <w:rFonts w:asciiTheme="minorHAnsi" w:hAnsiTheme="minorHAnsi" w:cstheme="minorHAnsi"/>
            <w:color w:val="000000"/>
          </w:rPr>
          <w:t>Utah State University</w:t>
        </w:r>
        <w:commentRangeEnd w:id="94"/>
        <w:r w:rsidR="00A25794">
          <w:rPr>
            <w:rStyle w:val="CommentReference"/>
          </w:rPr>
          <w:commentReference w:id="94"/>
        </w:r>
      </w:ins>
      <w:ins w:id="95" w:author="Melissa Maestas" w:date="2020-05-06T19:25:00Z">
        <w:r w:rsidR="00A25794">
          <w:rPr>
            <w:rFonts w:asciiTheme="minorHAnsi" w:hAnsiTheme="minorHAnsi" w:cstheme="minorHAnsi"/>
            <w:color w:val="000000"/>
          </w:rPr>
          <w:t>,</w:t>
        </w:r>
      </w:ins>
      <w:ins w:id="96" w:author="Melissa Maestas" w:date="2020-05-06T19:26:00Z">
        <w:r w:rsidR="00A25794">
          <w:rPr>
            <w:rFonts w:asciiTheme="minorHAnsi" w:hAnsiTheme="minorHAnsi" w:cstheme="minorHAnsi"/>
            <w:color w:val="000000"/>
          </w:rPr>
          <w:t xml:space="preserve"> </w:t>
        </w:r>
        <w:commentRangeStart w:id="97"/>
        <w:r w:rsidR="00A25794">
          <w:rPr>
            <w:rFonts w:asciiTheme="minorHAnsi" w:hAnsiTheme="minorHAnsi" w:cstheme="minorHAnsi"/>
            <w:color w:val="000000"/>
          </w:rPr>
          <w:t>Utah Department of Environmental Quality</w:t>
        </w:r>
      </w:ins>
      <w:commentRangeEnd w:id="97"/>
      <w:ins w:id="98" w:author="Melissa Maestas" w:date="2020-05-06T19:27:00Z">
        <w:r w:rsidR="00A25794">
          <w:rPr>
            <w:rStyle w:val="CommentReference"/>
          </w:rPr>
          <w:commentReference w:id="97"/>
        </w:r>
        <w:r w:rsidR="00A25794">
          <w:rPr>
            <w:rFonts w:asciiTheme="minorHAnsi" w:hAnsiTheme="minorHAnsi" w:cstheme="minorHAnsi"/>
            <w:color w:val="000000"/>
          </w:rPr>
          <w:t xml:space="preserve">, and the </w:t>
        </w:r>
        <w:commentRangeStart w:id="99"/>
        <w:r w:rsidR="00A25794">
          <w:rPr>
            <w:rFonts w:asciiTheme="minorHAnsi" w:hAnsiTheme="minorHAnsi" w:cstheme="minorHAnsi"/>
            <w:color w:val="000000"/>
          </w:rPr>
          <w:t>University of Utah</w:t>
        </w:r>
      </w:ins>
      <w:commentRangeEnd w:id="99"/>
      <w:ins w:id="100" w:author="Melissa Maestas" w:date="2020-05-06T19:28:00Z">
        <w:r w:rsidR="00A25794">
          <w:rPr>
            <w:rStyle w:val="CommentReference"/>
          </w:rPr>
          <w:commentReference w:id="99"/>
        </w:r>
      </w:ins>
      <w:r w:rsidRPr="00FE29DF">
        <w:rPr>
          <w:rFonts w:asciiTheme="minorHAnsi" w:hAnsiTheme="minorHAnsi" w:cstheme="minorHAnsi"/>
          <w:color w:val="000000"/>
        </w:rPr>
        <w:t xml:space="preserve">). </w:t>
      </w:r>
      <w:commentRangeEnd w:id="74"/>
      <w:r w:rsidR="00DD66D7">
        <w:rPr>
          <w:rStyle w:val="CommentReference"/>
        </w:rPr>
        <w:commentReference w:id="74"/>
      </w:r>
      <w:commentRangeEnd w:id="75"/>
      <w:r w:rsidR="00D6019A">
        <w:rPr>
          <w:rStyle w:val="CommentReference"/>
        </w:rPr>
        <w:commentReference w:id="75"/>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101"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U- </w:t>
      </w:r>
      <w:r w:rsidR="008551AE">
        <w:rPr>
          <w:rFonts w:asciiTheme="minorHAnsi" w:hAnsiTheme="minorHAnsi" w:cstheme="minorHAnsi"/>
          <w:color w:val="000000"/>
        </w:rPr>
        <w:t xml:space="preserve">(east-west) </w:t>
      </w:r>
      <w:r w:rsidRPr="00FE29DF">
        <w:rPr>
          <w:rFonts w:asciiTheme="minorHAnsi" w:hAnsiTheme="minorHAnsi" w:cstheme="minorHAnsi"/>
          <w:color w:val="000000"/>
        </w:rPr>
        <w:t>and V-</w:t>
      </w:r>
      <w:r w:rsidR="008551AE">
        <w:rPr>
          <w:rFonts w:asciiTheme="minorHAnsi" w:hAnsiTheme="minorHAnsi" w:cstheme="minorHAnsi"/>
          <w:color w:val="000000"/>
        </w:rPr>
        <w:t xml:space="preserve"> (north-south)</w:t>
      </w:r>
      <w:r w:rsidRPr="00FE29DF">
        <w:rPr>
          <w:rFonts w:asciiTheme="minorHAnsi" w:hAnsiTheme="minorHAnsi" w:cstheme="minorHAnsi"/>
          <w:color w:val="000000"/>
        </w:rPr>
        <w:t xml:space="preserve"> components of wind speed at 10 meters, surface pressure, pressure reduced to mean sea level, and </w:t>
      </w:r>
      <w:r w:rsidR="008551AE">
        <w:t>vertical wind velocity at an altitude of 850 mb</w:t>
      </w:r>
      <w:r w:rsidR="008551AE" w:rsidRPr="00FE29DF">
        <w:rPr>
          <w:rFonts w:asciiTheme="minorHAnsi" w:hAnsiTheme="minorHAnsi" w:cstheme="minorHAnsi"/>
          <w:color w:val="000000"/>
          <w:shd w:val="clear" w:color="auto" w:fill="FFFFFF"/>
        </w:rPr>
        <w:t xml:space="preserve"> </w:t>
      </w:r>
      <w:r w:rsidRPr="00FE29DF">
        <w:rPr>
          <w:rFonts w:asciiTheme="minorHAnsi" w:hAnsiTheme="minorHAnsi" w:cstheme="minorHAnsi"/>
          <w:color w:val="000000"/>
          <w:shd w:val="clear" w:color="auto" w:fill="FFFFFF"/>
        </w:rPr>
        <w:t>and</w:t>
      </w:r>
      <w:r w:rsidR="008551AE" w:rsidRPr="008551AE">
        <w:t xml:space="preserve"> </w:t>
      </w:r>
      <w:r w:rsidR="008551AE">
        <w:t>vertical wind velocity at an altitude of 700 mb</w:t>
      </w:r>
      <w:r w:rsidR="008551AE">
        <w:rPr>
          <w:rFonts w:asciiTheme="minorHAnsi" w:hAnsiTheme="minorHAnsi" w:cstheme="minorHAnsi"/>
          <w:color w:val="000000"/>
          <w:shd w:val="clear" w:color="auto" w:fill="FFFFFF"/>
        </w:rPr>
        <w:t>.</w:t>
      </w:r>
      <w:r w:rsidR="008551AE" w:rsidRPr="00FE29DF" w:rsidDel="008551AE">
        <w:rPr>
          <w:rFonts w:asciiTheme="minorHAnsi" w:hAnsiTheme="minorHAnsi" w:cstheme="minorHAnsi"/>
          <w:color w:val="000000"/>
          <w:shd w:val="clear" w:color="auto" w:fill="FFFFFF"/>
        </w:rPr>
        <w:t xml:space="preserve"> </w:t>
      </w:r>
    </w:p>
    <w:p w14:paraId="44337CAF" w14:textId="77777777" w:rsidR="00A75088" w:rsidRPr="00FE29DF" w:rsidRDefault="00A75088" w:rsidP="008551AE">
      <w:pPr>
        <w:pStyle w:val="NormalWeb"/>
        <w:spacing w:before="0" w:beforeAutospacing="0" w:after="0" w:afterAutospacing="0"/>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8551AE">
        <w:rPr>
          <w:rFonts w:cstheme="minorHAnsi"/>
          <w:color w:val="000000"/>
          <w:vertAlign w:val="subscript"/>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 throughout the western US, we did an extensive search for as many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data within our spatial and temporal </w:t>
      </w:r>
      <w:commentRangeStart w:id="102"/>
      <w:r w:rsidRPr="00FE29DF">
        <w:rPr>
          <w:rFonts w:cstheme="minorHAnsi"/>
          <w:color w:val="000000"/>
        </w:rPr>
        <w:t xml:space="preserve">study area as we could find. We downloade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the US EPA AQS Air Data Query Tool \cite{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102"/>
      <w:r w:rsidR="00DC40C2">
        <w:rPr>
          <w:rStyle w:val="CommentReference"/>
        </w:rPr>
        <w:commentReference w:id="102"/>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0E8598E1"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California Air Resources Board and the Utah Department of Environmental Quality. </w:t>
      </w:r>
      <w:r w:rsidR="008551AE">
        <w:t>Any data that was repeated from multiple sources was de-duplicated.</w:t>
      </w:r>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50A95227"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ins w:id="103" w:author="Colleen Reid" w:date="2020-05-24T21:01:00Z">
        <w:r w:rsidR="00840A62" w:rsidRPr="00840A62">
          <w:rPr>
            <w:rFonts w:cs="Calibri"/>
            <w:szCs w:val="24"/>
            <w:vertAlign w:val="superscript"/>
            <w:rPrChange w:id="104" w:author="Colleen Reid" w:date="2020-05-24T21:01:00Z">
              <w:rPr>
                <w:rFonts w:ascii="Times New Roman" w:hAnsi="Times New Roman"/>
                <w:sz w:val="24"/>
                <w:szCs w:val="24"/>
                <w:vertAlign w:val="superscript"/>
              </w:rPr>
            </w:rPrChange>
          </w:rPr>
          <w:t>20</w:t>
        </w:r>
      </w:ins>
      <w:del w:id="105" w:author="Colleen Reid" w:date="2020-05-24T21:01:00Z">
        <w:r w:rsidR="00BE680C" w:rsidRPr="00BE680C" w:rsidDel="00840A62">
          <w:rPr>
            <w:rFonts w:cs="Calibri"/>
            <w:szCs w:val="24"/>
            <w:vertAlign w:val="superscript"/>
          </w:rPr>
          <w:delText>20</w:delText>
        </w:r>
      </w:del>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6EFA4D49"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r w:rsidR="005E6C65">
        <w:rPr>
          <w:color w:val="000000"/>
          <w:shd w:val="clear" w:color="auto" w:fill="FFFFFF"/>
        </w:rPr>
        <w:t xml:space="preserve">1,589,462 </w:t>
      </w:r>
      <w:r w:rsidR="00A75088" w:rsidRPr="00FE29DF">
        <w:rPr>
          <w:rFonts w:cstheme="minorHAnsi"/>
          <w:color w:val="000000"/>
        </w:rPr>
        <w:t xml:space="preserve">daily </w:t>
      </w:r>
      <w:r w:rsidR="002438A3">
        <w:rPr>
          <w:rFonts w:cstheme="minorHAnsi"/>
          <w:color w:val="000000"/>
        </w:rPr>
        <w:t>PM</w:t>
      </w:r>
      <w:r w:rsidR="002438A3" w:rsidRPr="008551AE">
        <w:rPr>
          <w:rFonts w:cstheme="minorHAnsi"/>
          <w:color w:val="000000"/>
          <w:vertAlign w:val="subscript"/>
        </w:rPr>
        <w:t>2.5</w:t>
      </w:r>
      <w:r w:rsidR="00A75088" w:rsidRPr="00FE29DF">
        <w:rPr>
          <w:rFonts w:cstheme="minorHAnsi"/>
          <w:color w:val="000000"/>
        </w:rPr>
        <w:t xml:space="preserve"> observations, which represent </w:t>
      </w:r>
      <w:commentRangeStart w:id="106"/>
      <w:r w:rsidR="00A75088" w:rsidRPr="00FE29DF">
        <w:rPr>
          <w:rFonts w:cstheme="minorHAnsi"/>
          <w:color w:val="000000"/>
          <w:shd w:val="clear" w:color="auto" w:fill="FFFFFF"/>
        </w:rPr>
        <w:t>7,754</w:t>
      </w:r>
      <w:r w:rsidR="00A75088" w:rsidRPr="00FE29DF">
        <w:rPr>
          <w:rFonts w:cstheme="minorHAnsi"/>
          <w:color w:val="000000"/>
        </w:rPr>
        <w:t xml:space="preserve"> locations </w:t>
      </w:r>
      <w:commentRangeEnd w:id="106"/>
      <w:r w:rsidR="00CE2521">
        <w:rPr>
          <w:rStyle w:val="CommentReference"/>
        </w:rPr>
        <w:commentReference w:id="106"/>
      </w:r>
      <w:r w:rsidR="00A75088" w:rsidRPr="00FE29DF">
        <w:rPr>
          <w:rFonts w:cstheme="minorHAnsi"/>
          <w:color w:val="000000"/>
        </w:rPr>
        <w:t>and</w:t>
      </w:r>
      <w:r w:rsidR="0047374C">
        <w:rPr>
          <w:rFonts w:cstheme="minorHAnsi"/>
          <w:color w:val="000000"/>
        </w:rPr>
        <w:t xml:space="preserve"> </w:t>
      </w:r>
      <w:r w:rsidR="00A75088" w:rsidRPr="00FE29DF">
        <w:rPr>
          <w:rFonts w:cstheme="minorHAnsi"/>
          <w:color w:val="000000"/>
        </w:rPr>
        <w:t xml:space="preserve">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2F709E95" w14:textId="77777777" w:rsidR="00A75088" w:rsidRPr="00FE29DF" w:rsidRDefault="00A75088" w:rsidP="00A75088">
      <w:pPr>
        <w:rPr>
          <w:rFonts w:cstheme="minorHAnsi"/>
          <w:color w:val="000000"/>
        </w:rPr>
      </w:pPr>
    </w:p>
    <w:p w14:paraId="65E6D420" w14:textId="7271DEE1"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from 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107"/>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107"/>
      <w:r w:rsidR="00BC4D62">
        <w:rPr>
          <w:rStyle w:val="CommentReference"/>
        </w:rPr>
        <w:commentReference w:id="107"/>
      </w:r>
      <w:r w:rsidRPr="00FE29DF">
        <w:rPr>
          <w:rFonts w:cstheme="minorHAnsi"/>
          <w:color w:val="000000"/>
        </w:rPr>
        <w:t xml:space="preserve">This is the finest resolution (1 km) AOD dataset currently available and was available for our whole </w:t>
      </w:r>
      <w:proofErr w:type="gramStart"/>
      <w:r w:rsidRPr="00FE29DF">
        <w:rPr>
          <w:rFonts w:cstheme="minorHAnsi"/>
          <w:color w:val="000000"/>
        </w:rPr>
        <w:t>time period</w:t>
      </w:r>
      <w:proofErr w:type="gramEnd"/>
      <w:r w:rsidRPr="00FE29DF">
        <w:rPr>
          <w:rFonts w:cstheme="minorHAnsi"/>
          <w:color w:val="000000"/>
        </w:rPr>
        <w:t xml:space="preserve"> and spatial domain. After downloading each Hierarchical Data Format (HDF) file from the online repository, we calculated the average daily AOD values at each </w:t>
      </w:r>
      <w:proofErr w:type="gramStart"/>
      <w:r w:rsidRPr="00FE29DF">
        <w:rPr>
          <w:rFonts w:cstheme="minorHAnsi"/>
          <w:color w:val="000000"/>
        </w:rPr>
        <w:t>location, and</w:t>
      </w:r>
      <w:proofErr w:type="gramEnd"/>
      <w:r w:rsidRPr="00FE29DF">
        <w:rPr>
          <w:rFonts w:cstheme="minorHAnsi"/>
          <w:color w:val="000000"/>
        </w:rPr>
        <w:t xml:space="preserve"> took the </w:t>
      </w:r>
      <w:r w:rsidR="008551AE">
        <w:rPr>
          <w:rFonts w:cstheme="minorHAnsi"/>
          <w:color w:val="000000"/>
        </w:rPr>
        <w:t xml:space="preserve">value from the </w:t>
      </w:r>
      <w:r w:rsidRPr="00FE29DF">
        <w:rPr>
          <w:rFonts w:cstheme="minorHAnsi"/>
          <w:color w:val="000000"/>
        </w:rPr>
        <w:t xml:space="preserve">nearest </w:t>
      </w:r>
      <w:proofErr w:type="spellStart"/>
      <w:r w:rsidRPr="00FE29DF">
        <w:rPr>
          <w:rFonts w:cstheme="minorHAnsi"/>
          <w:color w:val="000000"/>
        </w:rPr>
        <w:t>neighbor</w:t>
      </w:r>
      <w:proofErr w:type="spellEnd"/>
      <w:r w:rsidRPr="00FE29DF">
        <w:rPr>
          <w:rFonts w:cstheme="minorHAnsi"/>
          <w:color w:val="000000"/>
        </w:rPr>
        <w:t xml:space="preserve"> at each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ins w:id="108" w:author="Colleen Reid" w:date="2020-05-24T21:01:00Z">
        <w:r w:rsidR="00840A62" w:rsidRPr="00840A62">
          <w:rPr>
            <w:rFonts w:cs="Calibri"/>
            <w:szCs w:val="24"/>
            <w:vertAlign w:val="superscript"/>
            <w:rPrChange w:id="109" w:author="Colleen Reid" w:date="2020-05-24T21:01:00Z">
              <w:rPr>
                <w:rFonts w:ascii="Times New Roman" w:hAnsi="Times New Roman"/>
                <w:sz w:val="24"/>
                <w:szCs w:val="24"/>
                <w:vertAlign w:val="superscript"/>
              </w:rPr>
            </w:rPrChange>
          </w:rPr>
          <w:t>21</w:t>
        </w:r>
      </w:ins>
      <w:del w:id="110" w:author="Colleen Reid" w:date="2020-05-24T21:01:00Z">
        <w:r w:rsidR="00BC4D62" w:rsidRPr="00BC4D62" w:rsidDel="00840A62">
          <w:rPr>
            <w:rFonts w:cs="Calibri"/>
            <w:szCs w:val="24"/>
            <w:vertAlign w:val="superscript"/>
          </w:rPr>
          <w:delText>21</w:delText>
        </w:r>
      </w:del>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ins w:id="111" w:author="Colleen Reid" w:date="2020-05-24T21:01:00Z">
        <w:r w:rsidR="00840A62" w:rsidRPr="00840A62">
          <w:rPr>
            <w:rFonts w:cs="Calibri"/>
            <w:szCs w:val="24"/>
            <w:vertAlign w:val="superscript"/>
            <w:rPrChange w:id="112" w:author="Colleen Reid" w:date="2020-05-24T21:01:00Z">
              <w:rPr>
                <w:rFonts w:ascii="Times New Roman" w:hAnsi="Times New Roman"/>
                <w:sz w:val="24"/>
                <w:szCs w:val="24"/>
                <w:vertAlign w:val="superscript"/>
              </w:rPr>
            </w:rPrChange>
          </w:rPr>
          <w:t>22–24</w:t>
        </w:r>
      </w:ins>
      <w:del w:id="113" w:author="Colleen Reid" w:date="2020-05-24T21:01:00Z">
        <w:r w:rsidR="00BC4D62" w:rsidRPr="00BC4D62" w:rsidDel="00840A62">
          <w:rPr>
            <w:rFonts w:cs="Calibri"/>
            <w:szCs w:val="24"/>
            <w:vertAlign w:val="superscript"/>
          </w:rPr>
          <w:delText>22–24</w:delText>
        </w:r>
      </w:del>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0B04920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114"/>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114"/>
      <w:r w:rsidR="00BC4D62">
        <w:rPr>
          <w:rStyle w:val="CommentReference"/>
        </w:rPr>
        <w:commentReference w:id="114"/>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levels and can be important to help scale AOD values to ground-level estimates of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ins w:id="115" w:author="Colleen Reid" w:date="2020-05-24T21:01:00Z">
        <w:r w:rsidR="00840A62" w:rsidRPr="00840A62">
          <w:rPr>
            <w:rFonts w:cs="Calibri"/>
            <w:szCs w:val="24"/>
            <w:vertAlign w:val="superscript"/>
            <w:rPrChange w:id="116" w:author="Colleen Reid" w:date="2020-05-24T21:01:00Z">
              <w:rPr>
                <w:rFonts w:ascii="Times New Roman" w:hAnsi="Times New Roman"/>
                <w:sz w:val="24"/>
                <w:szCs w:val="24"/>
                <w:vertAlign w:val="superscript"/>
              </w:rPr>
            </w:rPrChange>
          </w:rPr>
          <w:t>25</w:t>
        </w:r>
      </w:ins>
      <w:del w:id="117" w:author="Colleen Reid" w:date="2020-05-24T21:01:00Z">
        <w:r w:rsidR="00BC4D62" w:rsidRPr="00BC4D62" w:rsidDel="00840A62">
          <w:rPr>
            <w:rFonts w:cs="Calibri"/>
            <w:szCs w:val="24"/>
            <w:vertAlign w:val="superscript"/>
          </w:rPr>
          <w:delText>25</w:delText>
        </w:r>
      </w:del>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62A4B9A2"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w:t>
      </w:r>
      <w:r w:rsidRPr="008551AE">
        <w:rPr>
          <w:rFonts w:cstheme="minorHAnsi"/>
          <w:color w:val="000000"/>
          <w:vertAlign w:val="subscript"/>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ins w:id="118" w:author="Colleen Reid" w:date="2020-05-24T21:01:00Z">
        <w:r w:rsidR="00840A62" w:rsidRPr="00840A62">
          <w:rPr>
            <w:rFonts w:cs="Calibri"/>
            <w:szCs w:val="24"/>
            <w:vertAlign w:val="superscript"/>
            <w:rPrChange w:id="119" w:author="Colleen Reid" w:date="2020-05-24T21:01:00Z">
              <w:rPr>
                <w:rFonts w:ascii="Times New Roman" w:hAnsi="Times New Roman"/>
                <w:sz w:val="24"/>
                <w:szCs w:val="24"/>
                <w:vertAlign w:val="superscript"/>
              </w:rPr>
            </w:rPrChange>
          </w:rPr>
          <w:t>15,17</w:t>
        </w:r>
      </w:ins>
      <w:del w:id="120" w:author="Colleen Reid" w:date="2020-05-24T21:01:00Z">
        <w:r w:rsidR="00EE1FDD" w:rsidRPr="00EE1FDD" w:rsidDel="00840A62">
          <w:rPr>
            <w:rFonts w:cs="Calibri"/>
            <w:szCs w:val="24"/>
            <w:vertAlign w:val="superscript"/>
          </w:rPr>
          <w:delText>15,17</w:delText>
        </w:r>
      </w:del>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ins w:id="121" w:author="Colleen Reid" w:date="2020-05-24T21:01:00Z">
        <w:r w:rsidR="00840A62" w:rsidRPr="00840A62">
          <w:rPr>
            <w:rFonts w:cs="Calibri"/>
            <w:szCs w:val="24"/>
            <w:vertAlign w:val="superscript"/>
            <w:rPrChange w:id="122" w:author="Colleen Reid" w:date="2020-05-24T21:01:00Z">
              <w:rPr>
                <w:rFonts w:ascii="Times New Roman" w:hAnsi="Times New Roman"/>
                <w:sz w:val="24"/>
                <w:szCs w:val="24"/>
                <w:vertAlign w:val="superscript"/>
              </w:rPr>
            </w:rPrChange>
          </w:rPr>
          <w:t>26</w:t>
        </w:r>
      </w:ins>
      <w:del w:id="123" w:author="Colleen Reid" w:date="2020-05-24T21:01:00Z">
        <w:r w:rsidR="006704A9" w:rsidRPr="006704A9" w:rsidDel="00840A62">
          <w:rPr>
            <w:rFonts w:cs="Calibri"/>
            <w:szCs w:val="24"/>
            <w:vertAlign w:val="superscript"/>
          </w:rPr>
          <w:delText>26</w:delText>
        </w:r>
      </w:del>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205ED4C2"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ins w:id="124" w:author="Colleen Reid" w:date="2020-05-24T21:01:00Z">
        <w:r w:rsidR="00840A62" w:rsidRPr="00840A62">
          <w:rPr>
            <w:rFonts w:cs="Calibri"/>
            <w:szCs w:val="24"/>
            <w:vertAlign w:val="superscript"/>
            <w:rPrChange w:id="125" w:author="Colleen Reid" w:date="2020-05-24T21:01:00Z">
              <w:rPr>
                <w:rFonts w:ascii="Times New Roman" w:hAnsi="Times New Roman"/>
                <w:sz w:val="24"/>
                <w:szCs w:val="24"/>
                <w:vertAlign w:val="superscript"/>
              </w:rPr>
            </w:rPrChange>
          </w:rPr>
          <w:t>27,28</w:t>
        </w:r>
      </w:ins>
      <w:del w:id="126" w:author="Colleen Reid" w:date="2020-05-24T21:01:00Z">
        <w:r w:rsidR="00EE1FDD" w:rsidRPr="00EE1FDD" w:rsidDel="00840A62">
          <w:rPr>
            <w:rFonts w:cs="Calibri"/>
            <w:szCs w:val="24"/>
            <w:vertAlign w:val="superscript"/>
          </w:rPr>
          <w:delText>27,28</w:delText>
        </w:r>
      </w:del>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w:t>
      </w:r>
      <w:r w:rsidRPr="00FE29DF">
        <w:rPr>
          <w:rFonts w:cstheme="minorHAnsi"/>
          <w:color w:val="000000"/>
        </w:rPr>
        <w:lastRenderedPageBreak/>
        <w:t xml:space="preserve">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4DBF372F"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For examp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ins w:id="127" w:author="Colleen Reid" w:date="2020-05-24T21:01:00Z">
        <w:r w:rsidR="00840A62" w:rsidRPr="00840A62">
          <w:rPr>
            <w:rFonts w:cs="Calibri"/>
            <w:szCs w:val="24"/>
            <w:vertAlign w:val="superscript"/>
            <w:rPrChange w:id="128" w:author="Colleen Reid" w:date="2020-05-24T21:01:00Z">
              <w:rPr>
                <w:rFonts w:ascii="Times New Roman" w:hAnsi="Times New Roman"/>
                <w:sz w:val="24"/>
                <w:szCs w:val="24"/>
                <w:vertAlign w:val="superscript"/>
              </w:rPr>
            </w:rPrChange>
          </w:rPr>
          <w:t>29</w:t>
        </w:r>
      </w:ins>
      <w:del w:id="129" w:author="Colleen Reid" w:date="2020-05-24T21:01:00Z">
        <w:r w:rsidR="00EE1FDD" w:rsidRPr="00EE1FDD" w:rsidDel="00840A62">
          <w:rPr>
            <w:rFonts w:cs="Calibri"/>
            <w:szCs w:val="24"/>
            <w:vertAlign w:val="superscript"/>
          </w:rPr>
          <w:delText>29</w:delText>
        </w:r>
      </w:del>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130"/>
      <w:r w:rsidRPr="00FE29DF">
        <w:rPr>
          <w:rFonts w:cstheme="minorHAnsi"/>
          <w:color w:val="000000"/>
        </w:rPr>
        <w:t>\cite{USGSElevation2017}.</w:t>
      </w:r>
      <w:commentRangeEnd w:id="130"/>
      <w:r w:rsidR="00EE1FDD">
        <w:rPr>
          <w:rStyle w:val="CommentReference"/>
        </w:rPr>
        <w:commentReference w:id="130"/>
      </w:r>
    </w:p>
    <w:p w14:paraId="6DB2BE15" w14:textId="77777777" w:rsidR="00A75088" w:rsidRPr="00FE29DF" w:rsidRDefault="00A75088" w:rsidP="00A75088">
      <w:pPr>
        <w:rPr>
          <w:rFonts w:cstheme="minorHAnsi"/>
          <w:color w:val="000000"/>
        </w:rPr>
      </w:pPr>
    </w:p>
    <w:p w14:paraId="7D332203" w14:textId="617C098E"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ins w:id="131" w:author="Colleen Reid" w:date="2020-05-24T21:01:00Z">
        <w:r w:rsidR="00840A62" w:rsidRPr="00840A62">
          <w:rPr>
            <w:rFonts w:cs="Calibri"/>
            <w:szCs w:val="24"/>
            <w:vertAlign w:val="superscript"/>
            <w:rPrChange w:id="132" w:author="Colleen Reid" w:date="2020-05-24T21:01:00Z">
              <w:rPr>
                <w:rFonts w:ascii="Times New Roman" w:hAnsi="Times New Roman"/>
                <w:sz w:val="24"/>
                <w:szCs w:val="24"/>
                <w:vertAlign w:val="superscript"/>
              </w:rPr>
            </w:rPrChange>
          </w:rPr>
          <w:t>30</w:t>
        </w:r>
      </w:ins>
      <w:del w:id="133" w:author="Colleen Reid" w:date="2020-05-24T21:01:00Z">
        <w:r w:rsidR="00EE1FDD" w:rsidRPr="00EE1FDD" w:rsidDel="00840A62">
          <w:rPr>
            <w:rFonts w:cs="Calibri"/>
            <w:szCs w:val="24"/>
            <w:vertAlign w:val="superscript"/>
          </w:rPr>
          <w:delText>30</w:delText>
        </w:r>
      </w:del>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134"/>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134"/>
      <w:r w:rsidR="00EE1FDD">
        <w:rPr>
          <w:rStyle w:val="CommentReference"/>
        </w:rPr>
        <w:commentReference w:id="134"/>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135"/>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135"/>
      <w:r w:rsidR="00EE1FDD">
        <w:rPr>
          <w:rStyle w:val="CommentReference"/>
        </w:rPr>
        <w:commentReference w:id="135"/>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136"/>
      <w:r w:rsidRPr="00FE29DF">
        <w:rPr>
          <w:rFonts w:cstheme="minorHAnsi"/>
          <w:color w:val="000000"/>
        </w:rPr>
        <w:t>2010 U.S. Census</w:t>
      </w:r>
      <w:commentRangeEnd w:id="136"/>
      <w:r w:rsidR="00EE1FDD">
        <w:rPr>
          <w:rStyle w:val="CommentReference"/>
        </w:rPr>
        <w:commentReference w:id="136"/>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0319F12" w:rsidR="00A75088" w:rsidRDefault="00A75088" w:rsidP="00A75088">
      <w:pPr>
        <w:rPr>
          <w:rFonts w:cstheme="minorHAnsi"/>
          <w:color w:val="000000"/>
        </w:rPr>
      </w:pPr>
      <w:r w:rsidRPr="00FE29DF">
        <w:rPr>
          <w:rFonts w:cstheme="minorHAnsi"/>
          <w:color w:val="000000"/>
        </w:rPr>
        <w:t xml:space="preserve">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w:t>
      </w:r>
      <w:commentRangeStart w:id="137"/>
      <w:r w:rsidRPr="00FE29DF">
        <w:rPr>
          <w:rFonts w:cstheme="minorHAnsi"/>
          <w:color w:val="000000"/>
        </w:rPr>
        <w:t>and state; and latitude and</w:t>
      </w:r>
      <w:commentRangeEnd w:id="137"/>
      <w:r w:rsidR="002B3F91">
        <w:rPr>
          <w:rStyle w:val="CommentReference"/>
        </w:rPr>
        <w:commentReference w:id="137"/>
      </w:r>
      <w:r w:rsidRPr="00FE29DF">
        <w:rPr>
          <w:rFonts w:cstheme="minorHAnsi"/>
          <w:color w:val="000000"/>
        </w:rPr>
        <w:t xml:space="preserve"> longitude. We also included interaction terms for </w:t>
      </w:r>
      <w:proofErr w:type="gramStart"/>
      <w:r w:rsidRPr="00FE29DF">
        <w:rPr>
          <w:rFonts w:cstheme="minorHAnsi"/>
          <w:color w:val="000000"/>
        </w:rPr>
        <w:t>time period</w:t>
      </w:r>
      <w:proofErr w:type="gramEnd"/>
      <w:r w:rsidRPr="00FE29DF">
        <w:rPr>
          <w:rFonts w:cstheme="minorHAnsi"/>
          <w:color w:val="000000"/>
        </w:rPr>
        <w:t xml:space="preserve">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ins w:id="138" w:author="Colleen Reid" w:date="2020-05-24T21:01:00Z">
        <w:r w:rsidR="00840A62" w:rsidRPr="00840A62">
          <w:rPr>
            <w:rFonts w:cs="Calibri"/>
            <w:szCs w:val="24"/>
            <w:vertAlign w:val="superscript"/>
            <w:rPrChange w:id="139" w:author="Colleen Reid" w:date="2020-05-24T21:01:00Z">
              <w:rPr>
                <w:rFonts w:ascii="Times New Roman" w:hAnsi="Times New Roman"/>
                <w:sz w:val="24"/>
                <w:szCs w:val="24"/>
                <w:vertAlign w:val="superscript"/>
              </w:rPr>
            </w:rPrChange>
          </w:rPr>
          <w:t>31</w:t>
        </w:r>
      </w:ins>
      <w:del w:id="140" w:author="Colleen Reid" w:date="2020-05-24T21:01:00Z">
        <w:r w:rsidR="00EF39D2" w:rsidRPr="00EF39D2" w:rsidDel="00840A62">
          <w:rPr>
            <w:rFonts w:cs="Calibri"/>
            <w:szCs w:val="24"/>
            <w:vertAlign w:val="superscript"/>
          </w:rPr>
          <w:delText>31</w:delText>
        </w:r>
      </w:del>
      <w:r w:rsidR="00EF39D2">
        <w:rPr>
          <w:rFonts w:cstheme="minorHAnsi"/>
          <w:color w:val="000000"/>
        </w:rPr>
        <w:fldChar w:fldCharType="end"/>
      </w:r>
    </w:p>
    <w:p w14:paraId="1AB047D0" w14:textId="77BFBAF8" w:rsidR="00E73F10" w:rsidRDefault="00E73F10" w:rsidP="00A75088">
      <w:pPr>
        <w:rPr>
          <w:rFonts w:cstheme="minorHAnsi"/>
          <w:color w:val="000000"/>
        </w:rPr>
      </w:pPr>
    </w:p>
    <w:p w14:paraId="52FA0B70" w14:textId="12B5F564" w:rsidR="00A23D4E" w:rsidRPr="00FE29DF" w:rsidRDefault="00E73F10" w:rsidP="00A75088">
      <w:pPr>
        <w:rPr>
          <w:rFonts w:cstheme="minorHAnsi"/>
          <w:color w:val="000000"/>
        </w:rPr>
      </w:pPr>
      <w:r w:rsidRPr="00FE29DF">
        <w:rPr>
          <w:rFonts w:cstheme="minorHAnsi"/>
          <w:color w:val="000000"/>
        </w:rPr>
        <w:t>T</w:t>
      </w:r>
      <w:r>
        <w:rPr>
          <w:rFonts w:cstheme="minorHAnsi"/>
          <w:color w:val="000000"/>
        </w:rPr>
        <w:t>o create the full training and prediction</w:t>
      </w:r>
      <w:r w:rsidRPr="00FE29DF">
        <w:rPr>
          <w:rFonts w:cstheme="minorHAnsi"/>
          <w:color w:val="000000"/>
        </w:rPr>
        <w:t xml:space="preserve"> dataset</w:t>
      </w:r>
      <w:r w:rsidR="005108E2">
        <w:rPr>
          <w:rFonts w:cstheme="minorHAnsi"/>
          <w:color w:val="000000"/>
        </w:rPr>
        <w:t>s, we</w:t>
      </w:r>
      <w:r w:rsidRPr="00FE29DF">
        <w:rPr>
          <w:rFonts w:cstheme="minorHAnsi"/>
          <w:color w:val="000000"/>
        </w:rPr>
        <w:t xml:space="preserve"> merged all predictor variables to each 24-hour average </w:t>
      </w:r>
      <w:r>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w:t>
      </w:r>
    </w:p>
    <w:p w14:paraId="12CF36B3" w14:textId="77777777" w:rsidR="00A75088" w:rsidRPr="00FE29DF" w:rsidRDefault="00A75088" w:rsidP="00A75088">
      <w:pPr>
        <w:rPr>
          <w:rFonts w:cstheme="minorHAnsi"/>
          <w:color w:val="000000"/>
        </w:rPr>
      </w:pPr>
    </w:p>
    <w:p w14:paraId="32721E36" w14:textId="6096B596" w:rsidR="00A75088" w:rsidRPr="00FE29DF" w:rsidRDefault="00A75088" w:rsidP="00A75088">
      <w:pPr>
        <w:rPr>
          <w:rFonts w:cstheme="minorHAnsi"/>
        </w:rPr>
      </w:pPr>
      <w:r w:rsidRPr="00FE29DF">
        <w:rPr>
          <w:rFonts w:cstheme="minorHAnsi"/>
          <w:color w:val="000000"/>
        </w:rPr>
        <w:lastRenderedPageBreak/>
        <w:t xml:space="preserve">Machine learning </w:t>
      </w:r>
      <w:r w:rsidR="0047374C" w:rsidRPr="00FE29DF">
        <w:rPr>
          <w:rFonts w:cstheme="minorHAnsi"/>
          <w:color w:val="000000"/>
        </w:rPr>
        <w:t>modelling</w:t>
      </w:r>
    </w:p>
    <w:p w14:paraId="5EFDC566" w14:textId="77777777" w:rsidR="00A75088" w:rsidRPr="00FE29DF" w:rsidRDefault="00A75088" w:rsidP="00A75088">
      <w:pPr>
        <w:rPr>
          <w:rFonts w:cstheme="minorHAnsi"/>
          <w:b/>
          <w:bCs/>
        </w:rPr>
      </w:pPr>
    </w:p>
    <w:p w14:paraId="0C356917" w14:textId="5D59AEF7" w:rsidR="00A75088" w:rsidRPr="00FE29DF" w:rsidRDefault="00A75088" w:rsidP="00EE1FDD">
      <w:pPr>
        <w:rPr>
          <w:rFonts w:cstheme="minorHAnsi"/>
          <w:color w:val="000000"/>
        </w:rPr>
      </w:pPr>
      <w:commentRangeStart w:id="141"/>
      <w:r w:rsidRPr="00FE29DF">
        <w:rPr>
          <w:rFonts w:cstheme="minorHAnsi"/>
          <w:color w:val="000000"/>
        </w:rPr>
        <w:t xml:space="preserve">For the machine learning </w:t>
      </w:r>
      <w:r w:rsidR="0047374C" w:rsidRPr="00FE29DF">
        <w:rPr>
          <w:rFonts w:cstheme="minorHAnsi"/>
          <w:color w:val="000000"/>
        </w:rPr>
        <w:t>modelling</w:t>
      </w:r>
      <w:r w:rsidRPr="00FE29DF">
        <w:rPr>
          <w:rFonts w:cstheme="minorHAnsi"/>
          <w:color w:val="000000"/>
        </w:rPr>
        <w:t xml:space="preserve">, we took the full training data set and divided it into separate training and testing data sets. With this setup, the results of </w:t>
      </w:r>
      <w:commentRangeStart w:id="142"/>
      <w:r w:rsidRPr="00FE29DF">
        <w:rPr>
          <w:rFonts w:cstheme="minorHAnsi"/>
          <w:color w:val="000000"/>
        </w:rPr>
        <w:t xml:space="preserve">10-fold cross-validation </w:t>
      </w:r>
      <w:r w:rsidR="004370D9">
        <w:rPr>
          <w:rFonts w:cstheme="minorHAnsi"/>
          <w:color w:val="000000"/>
        </w:rPr>
        <w:t>(CV)</w:t>
      </w:r>
      <w:ins w:id="143" w:author="Melissa Maestas" w:date="2020-05-07T21:08:00Z">
        <w:r w:rsidR="004370D9">
          <w:rPr>
            <w:rFonts w:cstheme="minorHAnsi"/>
            <w:color w:val="000000"/>
          </w:rPr>
          <w:t xml:space="preserve"> </w:t>
        </w:r>
      </w:ins>
      <w:r w:rsidRPr="00FE29DF">
        <w:rPr>
          <w:rFonts w:cstheme="minorHAnsi"/>
          <w:color w:val="000000"/>
        </w:rPr>
        <w:t>(with no resampling)</w:t>
      </w:r>
      <w:commentRangeEnd w:id="142"/>
      <w:r w:rsidR="00037BD7">
        <w:rPr>
          <w:rStyle w:val="CommentReference"/>
        </w:rPr>
        <w:commentReference w:id="142"/>
      </w:r>
      <w:r w:rsidRPr="00FE29DF">
        <w:rPr>
          <w:rFonts w:cstheme="minorHAnsi"/>
          <w:color w:val="000000"/>
        </w:rPr>
        <w:t xml:space="preserve"> from training are used as validation metrics, while the results of each model applied </w:t>
      </w:r>
      <w:r w:rsidR="0047374C">
        <w:rPr>
          <w:rFonts w:cstheme="minorHAnsi"/>
          <w:color w:val="000000"/>
        </w:rPr>
        <w:t xml:space="preserve">separately </w:t>
      </w:r>
      <w:r w:rsidRPr="00FE29DF">
        <w:rPr>
          <w:rFonts w:cstheme="minorHAnsi"/>
          <w:color w:val="000000"/>
        </w:rPr>
        <w:t xml:space="preserve">to the testing set are a measure of how well the model will perform when predicting at new locations that were not part of the training data, as will be the case with our prediction data set. </w:t>
      </w:r>
      <w:r w:rsidR="0047374C">
        <w:rPr>
          <w:rFonts w:cstheme="minorHAnsi"/>
          <w:color w:val="000000"/>
        </w:rPr>
        <w:t xml:space="preserve"> </w:t>
      </w:r>
      <w:r w:rsidRPr="00FE29DF">
        <w:rPr>
          <w:rFonts w:cstheme="minorHAnsi"/>
          <w:color w:val="000000"/>
        </w:rPr>
        <w:t xml:space="preserve">Using 10-fold cross-validation (with no resampling) </w:t>
      </w:r>
      <w:del w:id="144" w:author="Colleen Reid" w:date="2020-05-24T20:52:00Z">
        <w:r w:rsidRPr="00FE29DF" w:rsidDel="008551AE">
          <w:rPr>
            <w:rFonts w:cstheme="minorHAnsi"/>
            <w:color w:val="000000"/>
          </w:rPr>
          <w:delText>for this kind of land-use regression</w:delText>
        </w:r>
      </w:del>
      <w:r w:rsidRPr="00FE29DF">
        <w:rPr>
          <w:rFonts w:cstheme="minorHAnsi"/>
          <w:color w:val="000000"/>
        </w:rPr>
        <w:t xml:space="preserve">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ins w:id="145" w:author="Colleen Reid" w:date="2020-05-24T21:01:00Z">
        <w:r w:rsidR="00840A62" w:rsidRPr="00840A62">
          <w:rPr>
            <w:rFonts w:cs="Calibri"/>
            <w:szCs w:val="24"/>
            <w:vertAlign w:val="superscript"/>
            <w:rPrChange w:id="146" w:author="Colleen Reid" w:date="2020-05-24T21:01:00Z">
              <w:rPr>
                <w:rFonts w:ascii="Times New Roman" w:hAnsi="Times New Roman"/>
                <w:sz w:val="24"/>
                <w:szCs w:val="24"/>
                <w:vertAlign w:val="superscript"/>
              </w:rPr>
            </w:rPrChange>
          </w:rPr>
          <w:t>17</w:t>
        </w:r>
      </w:ins>
      <w:del w:id="147" w:author="Colleen Reid" w:date="2020-05-24T21:01:00Z">
        <w:r w:rsidR="00EF39D2" w:rsidRPr="00EF39D2" w:rsidDel="00840A62">
          <w:rPr>
            <w:rFonts w:cs="Calibri"/>
            <w:szCs w:val="24"/>
            <w:vertAlign w:val="superscript"/>
          </w:rPr>
          <w:delText>17</w:delText>
        </w:r>
      </w:del>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8551AE">
        <w:rPr>
          <w:rFonts w:cstheme="minorHAnsi"/>
          <w:color w:val="000000"/>
        </w:rPr>
        <w:instrText xml:space="preserve"> ADDIN ZOTERO_ITEM CSL_CITATION {"citationID":"vUahj0Ki","properties":{"formattedCitation":"\\super 32\\nosupersub{}","plainCitation":"32","noteIndex":0},"citationItems":[{"id":"MAbO5U71/O7qX508U","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ins w:id="148" w:author="Colleen Reid" w:date="2020-05-24T21:01:00Z">
        <w:r w:rsidR="00840A62" w:rsidRPr="00840A62">
          <w:rPr>
            <w:rFonts w:cs="Calibri"/>
            <w:szCs w:val="24"/>
            <w:vertAlign w:val="superscript"/>
            <w:rPrChange w:id="149" w:author="Colleen Reid" w:date="2020-05-24T21:01:00Z">
              <w:rPr>
                <w:rFonts w:ascii="Times New Roman" w:hAnsi="Times New Roman"/>
                <w:sz w:val="24"/>
                <w:szCs w:val="24"/>
                <w:vertAlign w:val="superscript"/>
              </w:rPr>
            </w:rPrChange>
          </w:rPr>
          <w:t>32</w:t>
        </w:r>
      </w:ins>
      <w:del w:id="150" w:author="Colleen Reid" w:date="2020-05-24T21:01:00Z">
        <w:r w:rsidR="00EF39D2" w:rsidRPr="00EF39D2" w:rsidDel="00840A62">
          <w:rPr>
            <w:rFonts w:cs="Calibri"/>
            <w:szCs w:val="24"/>
            <w:vertAlign w:val="superscript"/>
          </w:rPr>
          <w:delText>32</w:delText>
        </w:r>
      </w:del>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commentRangeEnd w:id="141"/>
      <w:r w:rsidR="0047374C">
        <w:rPr>
          <w:rStyle w:val="CommentReference"/>
        </w:rPr>
        <w:commentReference w:id="141"/>
      </w:r>
    </w:p>
    <w:p w14:paraId="10A70658" w14:textId="77777777" w:rsidR="006E2347" w:rsidRDefault="006E2347" w:rsidP="00A75088">
      <w:pPr>
        <w:widowControl w:val="0"/>
        <w:autoSpaceDE w:val="0"/>
        <w:autoSpaceDN w:val="0"/>
        <w:adjustRightInd w:val="0"/>
        <w:rPr>
          <w:rFonts w:cstheme="minorHAnsi"/>
          <w:color w:val="000000"/>
        </w:rPr>
      </w:pPr>
    </w:p>
    <w:p w14:paraId="780D5804" w14:textId="5882CE3A"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ins w:id="151" w:author="Colleen Reid" w:date="2020-05-24T21:01:00Z">
        <w:r w:rsidR="00840A62" w:rsidRPr="00840A62">
          <w:rPr>
            <w:rFonts w:cs="Calibri"/>
            <w:szCs w:val="24"/>
            <w:vertAlign w:val="superscript"/>
            <w:rPrChange w:id="152" w:author="Colleen Reid" w:date="2020-05-24T21:01:00Z">
              <w:rPr>
                <w:rFonts w:ascii="Times New Roman" w:hAnsi="Times New Roman"/>
                <w:sz w:val="24"/>
                <w:szCs w:val="24"/>
                <w:vertAlign w:val="superscript"/>
              </w:rPr>
            </w:rPrChange>
          </w:rPr>
          <w:t>17</w:t>
        </w:r>
      </w:ins>
      <w:del w:id="153" w:author="Colleen Reid" w:date="2020-05-24T21:01:00Z">
        <w:r w:rsidR="006E2347" w:rsidRPr="006E2347" w:rsidDel="00840A62">
          <w:rPr>
            <w:rFonts w:cs="Calibri"/>
            <w:szCs w:val="24"/>
            <w:vertAlign w:val="superscript"/>
          </w:rPr>
          <w:delText>17</w:delText>
        </w:r>
      </w:del>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00840A62">
        <w:rPr>
          <w:rFonts w:cstheme="minorHAnsi"/>
          <w:color w:val="000000"/>
        </w:rPr>
        <w:t>.</w:t>
      </w:r>
      <w:r w:rsidR="00840A62">
        <w:rPr>
          <w:rFonts w:cstheme="minorHAnsi"/>
          <w:color w:val="000000"/>
        </w:rPr>
        <w:fldChar w:fldCharType="begin"/>
      </w:r>
      <w:r w:rsidR="00840A62">
        <w:rPr>
          <w:rFonts w:cstheme="minorHAnsi"/>
          <w:color w:val="000000"/>
        </w:rPr>
        <w:instrText xml:space="preserve"> ADDIN ZOTERO_ITEM CSL_CITATION {"citationID":"Qm0Y4bZu","properties":{"formattedCitation":"\\super 33\\nosupersub{}","plainCitation":"33","noteIndex":0},"citationItems":[{"id":24197,"uris":["http://zotero.org/users/3414252/items/35VV696A"],"uri":["http://zotero.org/users/3414252/items/35VV696A"],"itemData":{"id":24197,"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fic calibrations of AOD data using ground PM2.5 measurements by incorporating commonly used LUR variables and meteorological variables, thus benefi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2008 across New-England with monitored PM2.5 measurements. We then used a generalized additive mixed model with spatial smoothing to estimate PM2.5 in location–day pairs with missing AOD, using regional measured PM2.5, AOD values in neighboring cells, and land use. Finally, local (100 m) land use terms were used to model the difference between grid cell prediction and monitored value to capture very local traffic particles. Out-of-sample ten-fold cross-validation was used to quantify the accuracy of our predictions. For days with available AOD data we found high out-of-sample R2 (mean out-of-sample R2 = 0.830, year to year variation 0.725–0.904). For days without AOD values, our model performance was also excellent (mean out-of-sample R2 = 0.810, year to year variation 0.692–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ScienceDirect","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3</w:t>
      </w:r>
      <w:r w:rsidR="00840A62">
        <w:rPr>
          <w:rFonts w:cstheme="minorHAnsi"/>
          <w:color w:val="000000"/>
        </w:rPr>
        <w:fldChar w:fldCharType="end"/>
      </w:r>
    </w:p>
    <w:p w14:paraId="03AF3A6D" w14:textId="77777777" w:rsidR="006E2347" w:rsidRDefault="006E2347" w:rsidP="006E2347">
      <w:pPr>
        <w:rPr>
          <w:rFonts w:cstheme="minorHAnsi"/>
          <w:color w:val="000000"/>
        </w:rPr>
      </w:pPr>
    </w:p>
    <w:p w14:paraId="32F6884A" w14:textId="5D7F37D8"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and a gradient boosting model</w:t>
      </w:r>
      <w:r w:rsidR="00840A62">
        <w:rPr>
          <w:rFonts w:cstheme="minorHAnsi"/>
          <w:color w:val="000000"/>
        </w:rPr>
        <w:t>.</w:t>
      </w:r>
      <w:r w:rsidRPr="00FE29DF">
        <w:rPr>
          <w:rFonts w:cstheme="minorHAnsi"/>
          <w:color w:val="000000"/>
        </w:rPr>
        <w:t xml:space="preserve">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00840A62">
        <w:rPr>
          <w:rFonts w:cstheme="minorHAnsi"/>
          <w:color w:val="000000"/>
        </w:rPr>
        <w:fldChar w:fldCharType="begin"/>
      </w:r>
      <w:r w:rsidR="00840A62">
        <w:rPr>
          <w:rFonts w:cstheme="minorHAnsi"/>
          <w:color w:val="000000"/>
        </w:rPr>
        <w:instrText xml:space="preserve"> ADDIN ZOTERO_ITEM CSL_CITATION {"citationID":"coPKwUaO","properties":{"formattedCitation":"\\super 34\\nosupersub{}","plainCitation":"34","noteIndex":0},"citationItems":[{"id":24200,"uris":["http://zotero.org/users/3414252/items/RDU72NYA"],"uri":["http://zotero.org/users/3414252/items/RDU72NYA"],"itemData":{"id":24200,"type":"article-journal","abstract":"Fine particulate matter (PM2.5) has been recognized as a key air pollutant that can influence population health risk, especially during extreme cases such as wildfi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 In this study, we compared the performance of eight predictive algorithms with the use of multiple remote sensing datasets, including satellite-derived AOD data, for the prediction of ground-level PM2.5 concentration. Based on the results, Cubist, random forest and eXtreme Gradient Boosting were the algorithms with better performance, while Cubist was the best (CV-RMSE = 2.64 μg/m3, CV-R2 = 0.48). Variable importance analysis indicated that the predictors with the highest contributions in modelling were monthly AOD and elevation. In conclusion, appropriate selection of machine learning algorithms can improve ground-level PM2.5 estimation, especially for areas with nonlinear relationships between PM2.5 and predictors caused by complex terrain. Satellite-derived data such as AOD and land surface temperature (LST) can also be substitutes for traditional datasets retrieved from weather stations, especially for areas with sparse and uneven distribution of stations.","container-title":"Environmental Pollution","DOI":"10.1016/j.envpol.2018.08.029","ISSN":"0269-7491","journalAbbreviation":"Environmental Pollution","language":"en","page":"1417-1426","source":"ScienceDirect","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1]]}},"locator":"5"}],"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4</w:t>
      </w:r>
      <w:r w:rsidR="00840A62">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4CBD6AFA"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ins w:id="154" w:author="Colleen Reid" w:date="2020-05-24T21:01:00Z">
        <w:r w:rsidR="00840A62" w:rsidRPr="00840A62">
          <w:rPr>
            <w:rFonts w:cs="Calibri"/>
            <w:szCs w:val="24"/>
            <w:vertAlign w:val="superscript"/>
          </w:rPr>
          <w:t>35</w:t>
        </w:r>
      </w:ins>
      <w:del w:id="155" w:author="Colleen Reid" w:date="2020-05-24T21:01:00Z">
        <w:r w:rsidR="006E2347" w:rsidRPr="006E2347" w:rsidDel="00840A62">
          <w:rPr>
            <w:rFonts w:cs="Calibri"/>
            <w:szCs w:val="24"/>
            <w:vertAlign w:val="superscript"/>
          </w:rPr>
          <w:delText>35</w:delText>
        </w:r>
      </w:del>
      <w:r w:rsidR="006E2347">
        <w:rPr>
          <w:rFonts w:cstheme="minorHAnsi"/>
          <w:color w:val="000000"/>
        </w:rPr>
        <w:fldChar w:fldCharType="end"/>
      </w:r>
      <w:r w:rsidRPr="00FE29DF">
        <w:rPr>
          <w:rFonts w:cstheme="minorHAnsi"/>
          <w:color w:val="000000"/>
        </w:rPr>
        <w:t xml:space="preserve"> and all machine learning models utilized the </w:t>
      </w:r>
      <w:commentRangeStart w:id="156"/>
      <w:commentRangeStart w:id="157"/>
      <w:r w:rsidRPr="00FE29DF">
        <w:rPr>
          <w:rFonts w:cstheme="minorHAnsi"/>
          <w:color w:val="000000"/>
        </w:rPr>
        <w:t>R packages</w:t>
      </w:r>
      <w:commentRangeEnd w:id="156"/>
      <w:r w:rsidR="00A54CC9">
        <w:rPr>
          <w:rStyle w:val="CommentReference"/>
        </w:rPr>
        <w:commentReference w:id="156"/>
      </w:r>
      <w:commentRangeEnd w:id="157"/>
      <w:r w:rsidR="00840A62">
        <w:rPr>
          <w:rStyle w:val="CommentReference"/>
        </w:rPr>
        <w:commentReference w:id="157"/>
      </w:r>
      <w:r w:rsidRPr="00FE29DF">
        <w:rPr>
          <w:rFonts w:cstheme="minorHAnsi"/>
          <w:color w:val="000000"/>
        </w:rPr>
        <w:t xml:space="preserve">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ins w:id="158" w:author="Colleen Reid" w:date="2020-05-24T21:01:00Z">
        <w:r w:rsidR="00840A62" w:rsidRPr="00840A62">
          <w:rPr>
            <w:rFonts w:cs="Calibri"/>
            <w:szCs w:val="24"/>
            <w:vertAlign w:val="superscript"/>
          </w:rPr>
          <w:t>36</w:t>
        </w:r>
      </w:ins>
      <w:del w:id="159" w:author="Colleen Reid" w:date="2020-05-24T21:01:00Z">
        <w:r w:rsidR="006E2347" w:rsidRPr="006E2347" w:rsidDel="00840A62">
          <w:rPr>
            <w:rFonts w:cs="Calibri"/>
            <w:szCs w:val="24"/>
            <w:vertAlign w:val="superscript"/>
          </w:rPr>
          <w:delText>36</w:delText>
        </w:r>
      </w:del>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ins w:id="160" w:author="Colleen Reid" w:date="2020-05-24T21:01:00Z">
        <w:r w:rsidR="00840A62" w:rsidRPr="00840A62">
          <w:rPr>
            <w:rFonts w:cs="Calibri"/>
            <w:szCs w:val="24"/>
            <w:vertAlign w:val="superscript"/>
          </w:rPr>
          <w:t>37</w:t>
        </w:r>
      </w:ins>
      <w:del w:id="161" w:author="Colleen Reid" w:date="2020-05-24T21:01:00Z">
        <w:r w:rsidR="006E2347" w:rsidRPr="006E2347" w:rsidDel="00840A62">
          <w:rPr>
            <w:rFonts w:cs="Calibri"/>
            <w:szCs w:val="24"/>
            <w:vertAlign w:val="superscript"/>
          </w:rPr>
          <w:delText>37</w:delText>
        </w:r>
      </w:del>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commentRangeStart w:id="162"/>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w:t>
      </w:r>
      <w:r w:rsidRPr="00FE29DF">
        <w:rPr>
          <w:rFonts w:cstheme="minorHAnsi"/>
          <w:color w:val="000000"/>
        </w:rPr>
        <w:lastRenderedPageBreak/>
        <w:t xml:space="preserve">different process than the lower values, most likely wildfires. We </w:t>
      </w:r>
      <w:commentRangeEnd w:id="162"/>
      <w:r w:rsidR="0047374C">
        <w:rPr>
          <w:rStyle w:val="CommentReference"/>
        </w:rPr>
        <w:commentReference w:id="162"/>
      </w:r>
      <w:r w:rsidRPr="00FE29DF">
        <w:rPr>
          <w:rFonts w:cstheme="minorHAnsi"/>
          <w:color w:val="000000"/>
        </w:rPr>
        <w:t xml:space="preserve">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2D8D2C86" w14:textId="74472B66" w:rsidR="0047374C" w:rsidRDefault="00A75088" w:rsidP="00A75088">
      <w:pPr>
        <w:rPr>
          <w:rFonts w:cstheme="minorHAnsi"/>
          <w:color w:val="000000"/>
        </w:rPr>
      </w:pPr>
      <w:commentRangeStart w:id="163"/>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8551AE">
        <w:rPr>
          <w:rFonts w:cstheme="minorHAnsi"/>
          <w:color w:val="000000"/>
        </w:rPr>
        <w:instrText xml:space="preserve"> ADDIN ZOTERO_ITEM CSL_CITATION {"citationID":"7UAiN3hP","properties":{"formattedCitation":"\\super 38\\nosupersub{}","plainCitation":"38","noteIndex":0},"citationItems":[{"id":"MAbO5U71/xwGwEafb","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ins w:id="164" w:author="Colleen Reid" w:date="2020-05-24T21:01:00Z">
        <w:r w:rsidR="00840A62" w:rsidRPr="00840A62">
          <w:rPr>
            <w:rFonts w:cs="Calibri"/>
            <w:szCs w:val="24"/>
            <w:vertAlign w:val="superscript"/>
          </w:rPr>
          <w:t>38</w:t>
        </w:r>
      </w:ins>
      <w:del w:id="165" w:author="Colleen Reid" w:date="2020-05-24T21:01:00Z">
        <w:r w:rsidR="008551AE" w:rsidRPr="00840A62" w:rsidDel="00840A62">
          <w:rPr>
            <w:rFonts w:cs="Calibri"/>
            <w:szCs w:val="24"/>
            <w:vertAlign w:val="superscript"/>
          </w:rPr>
          <w:delText>38</w:delText>
        </w:r>
      </w:del>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163"/>
      <w:r w:rsidRPr="00FE29DF">
        <w:rPr>
          <w:rStyle w:val="CommentReference"/>
          <w:rFonts w:cstheme="minorHAnsi"/>
        </w:rPr>
        <w:commentReference w:id="163"/>
      </w:r>
    </w:p>
    <w:p w14:paraId="6958E016" w14:textId="1199ABE6" w:rsidR="00E91CC9" w:rsidRDefault="00E91CC9" w:rsidP="00A75088">
      <w:pPr>
        <w:rPr>
          <w:rFonts w:cstheme="minorHAnsi"/>
          <w:color w:val="000000"/>
        </w:rPr>
      </w:pPr>
    </w:p>
    <w:p w14:paraId="4F644C5A" w14:textId="115146B9" w:rsidR="00E91CC9" w:rsidRDefault="00E91CC9" w:rsidP="00A75088">
      <w:pPr>
        <w:rPr>
          <w:rFonts w:cstheme="minorHAnsi"/>
          <w:color w:val="000000"/>
        </w:rPr>
      </w:pPr>
      <w:r>
        <w:rPr>
          <w:rFonts w:cstheme="minorHAnsi"/>
          <w:color w:val="000000"/>
        </w:rPr>
        <w:t>Making predictions</w:t>
      </w:r>
    </w:p>
    <w:p w14:paraId="7612E1DF" w14:textId="4D7030D5" w:rsidR="00E91CC9" w:rsidRDefault="00E91CC9" w:rsidP="00A75088">
      <w:pPr>
        <w:rPr>
          <w:rFonts w:cstheme="minorHAnsi"/>
          <w:color w:val="000000"/>
        </w:rPr>
      </w:pPr>
    </w:p>
    <w:p w14:paraId="268CD192" w14:textId="13F1AE2E" w:rsidR="00E72EE3" w:rsidRDefault="00387B29" w:rsidP="00A75088">
      <w:pPr>
        <w:rPr>
          <w:rFonts w:cstheme="minorHAnsi"/>
          <w:color w:val="000000"/>
        </w:rPr>
      </w:pPr>
      <w:proofErr w:type="gramStart"/>
      <w:r>
        <w:rPr>
          <w:rFonts w:cstheme="minorHAnsi"/>
          <w:color w:val="000000"/>
        </w:rPr>
        <w:t>Similarly</w:t>
      </w:r>
      <w:proofErr w:type="gramEnd"/>
      <w:r>
        <w:rPr>
          <w:rFonts w:cstheme="minorHAnsi"/>
          <w:color w:val="000000"/>
        </w:rPr>
        <w:t xml:space="preserve"> to</w:t>
      </w:r>
      <w:r w:rsidR="00E91CC9">
        <w:rPr>
          <w:rFonts w:cstheme="minorHAnsi"/>
          <w:color w:val="000000"/>
        </w:rPr>
        <w:t xml:space="preserve"> the training dataset</w:t>
      </w:r>
      <w:r w:rsidR="00E91CC9" w:rsidRPr="00FE29DF">
        <w:rPr>
          <w:rFonts w:cstheme="minorHAnsi"/>
          <w:color w:val="000000"/>
        </w:rPr>
        <w:t xml:space="preserve">, the prediction </w:t>
      </w:r>
      <w:r w:rsidR="00600048">
        <w:rPr>
          <w:rFonts w:cstheme="minorHAnsi"/>
          <w:color w:val="000000"/>
        </w:rPr>
        <w:t xml:space="preserve">input </w:t>
      </w:r>
      <w:r w:rsidR="00E91CC9" w:rsidRPr="00FE29DF">
        <w:rPr>
          <w:rFonts w:cstheme="minorHAnsi"/>
          <w:color w:val="000000"/>
        </w:rPr>
        <w:t>datasets were created by spatially and temporally linking all predictor variables to the centroid of each count</w:t>
      </w:r>
      <w:r w:rsidR="00E91CC9">
        <w:rPr>
          <w:rFonts w:cstheme="minorHAnsi"/>
          <w:color w:val="000000"/>
        </w:rPr>
        <w:t>y</w:t>
      </w:r>
      <w:r w:rsidR="00E91CC9" w:rsidRPr="00FE29DF">
        <w:rPr>
          <w:rFonts w:cstheme="minorHAnsi"/>
          <w:color w:val="000000"/>
        </w:rPr>
        <w:t xml:space="preserve">, ZIP code, and census tract for each day in the study domain. </w:t>
      </w:r>
      <w:r w:rsidR="00C422C5">
        <w:rPr>
          <w:rFonts w:cstheme="minorHAnsi"/>
          <w:color w:val="000000"/>
        </w:rPr>
        <w:t>Because of the large size of these data files, we decided to split them up by state. For each state</w:t>
      </w:r>
      <w:r w:rsidR="00A65617">
        <w:rPr>
          <w:rFonts w:cstheme="minorHAnsi"/>
          <w:color w:val="000000"/>
        </w:rPr>
        <w:t xml:space="preserve">, there ended up being </w:t>
      </w:r>
      <w:r w:rsidR="003F7341">
        <w:rPr>
          <w:rFonts w:cstheme="minorHAnsi"/>
          <w:color w:val="000000"/>
        </w:rPr>
        <w:t xml:space="preserve">less than 1% of the location-days missing after the merge, </w:t>
      </w:r>
      <w:r w:rsidR="00076BE9">
        <w:rPr>
          <w:rFonts w:cstheme="minorHAnsi"/>
          <w:color w:val="000000"/>
        </w:rPr>
        <w:t>except for</w:t>
      </w:r>
      <w:r w:rsidR="00CF30E0">
        <w:rPr>
          <w:rFonts w:cstheme="minorHAnsi"/>
          <w:color w:val="000000"/>
        </w:rPr>
        <w:t xml:space="preserve"> the meteorological variables </w:t>
      </w:r>
      <w:r w:rsidR="00076BE9">
        <w:rPr>
          <w:rFonts w:cstheme="minorHAnsi"/>
          <w:color w:val="000000"/>
        </w:rPr>
        <w:t>over</w:t>
      </w:r>
      <w:r w:rsidR="00CF30E0">
        <w:rPr>
          <w:rFonts w:cstheme="minorHAnsi"/>
          <w:color w:val="000000"/>
        </w:rPr>
        <w:t xml:space="preserve"> Wyoming, for which nearly 10% of the location-days were missing. Our approach to dealing with missing data was to use the </w:t>
      </w:r>
      <w:commentRangeStart w:id="166"/>
      <w:proofErr w:type="spellStart"/>
      <w:r w:rsidR="00CF30E0">
        <w:rPr>
          <w:rFonts w:cstheme="minorHAnsi"/>
          <w:color w:val="000000"/>
        </w:rPr>
        <w:t>missRanger</w:t>
      </w:r>
      <w:commentRangeEnd w:id="166"/>
      <w:proofErr w:type="spellEnd"/>
      <w:r w:rsidR="006B094F">
        <w:rPr>
          <w:rStyle w:val="CommentReference"/>
        </w:rPr>
        <w:commentReference w:id="166"/>
      </w:r>
      <w:r w:rsidR="00CF30E0">
        <w:rPr>
          <w:rFonts w:cstheme="minorHAnsi"/>
          <w:color w:val="000000"/>
        </w:rPr>
        <w:t xml:space="preserve"> </w:t>
      </w:r>
      <w:r w:rsidR="006B094F">
        <w:rPr>
          <w:rFonts w:cstheme="minorHAnsi"/>
          <w:color w:val="000000"/>
        </w:rPr>
        <w:t>package in R to impute the missing data</w:t>
      </w:r>
      <w:r w:rsidR="00250C80">
        <w:rPr>
          <w:rFonts w:cstheme="minorHAnsi"/>
          <w:color w:val="000000"/>
        </w:rPr>
        <w:t xml:space="preserve"> for each state</w:t>
      </w:r>
      <w:r w:rsidR="006B094F">
        <w:rPr>
          <w:rFonts w:cstheme="minorHAnsi"/>
          <w:color w:val="000000"/>
        </w:rPr>
        <w:t>, based on all the available data f</w:t>
      </w:r>
      <w:r w:rsidR="00250C80">
        <w:rPr>
          <w:rFonts w:cstheme="minorHAnsi"/>
          <w:color w:val="000000"/>
        </w:rPr>
        <w:t>or</w:t>
      </w:r>
      <w:r w:rsidR="006B094F">
        <w:rPr>
          <w:rFonts w:cstheme="minorHAnsi"/>
          <w:color w:val="000000"/>
        </w:rPr>
        <w:t xml:space="preserve"> that state. </w:t>
      </w:r>
    </w:p>
    <w:p w14:paraId="482E3572" w14:textId="77777777" w:rsidR="00E72EE3" w:rsidRDefault="00E72EE3" w:rsidP="00A75088">
      <w:pPr>
        <w:rPr>
          <w:rFonts w:cstheme="minorHAnsi"/>
          <w:color w:val="000000"/>
        </w:rPr>
      </w:pPr>
    </w:p>
    <w:p w14:paraId="640E28EE" w14:textId="4D9C4A63" w:rsidR="00E91CC9" w:rsidRDefault="00E72EE3" w:rsidP="00A75088">
      <w:pPr>
        <w:rPr>
          <w:rFonts w:cstheme="minorHAnsi"/>
          <w:color w:val="000000"/>
        </w:rPr>
      </w:pPr>
      <w:r>
        <w:rPr>
          <w:rFonts w:cstheme="minorHAnsi"/>
          <w:color w:val="000000"/>
        </w:rPr>
        <w:t>Post-imputation</w:t>
      </w:r>
      <w:r w:rsidR="00932A03">
        <w:rPr>
          <w:rFonts w:cstheme="minorHAnsi"/>
          <w:color w:val="000000"/>
        </w:rPr>
        <w:t xml:space="preserve">, the full models (trained with the entire training dataset) were applied to the </w:t>
      </w:r>
      <w:r w:rsidR="00600048">
        <w:rPr>
          <w:rFonts w:cstheme="minorHAnsi"/>
          <w:color w:val="000000"/>
        </w:rPr>
        <w:t>prediction input datasets to make the final prediction files, containing our PM</w:t>
      </w:r>
      <w:r w:rsidR="00600048">
        <w:rPr>
          <w:rFonts w:cstheme="minorHAnsi"/>
          <w:color w:val="000000"/>
          <w:vertAlign w:val="subscript"/>
        </w:rPr>
        <w:t>2.5</w:t>
      </w:r>
      <w:r w:rsidR="00600048">
        <w:rPr>
          <w:rFonts w:cstheme="minorHAnsi"/>
          <w:color w:val="000000"/>
        </w:rPr>
        <w:t xml:space="preserve"> estimates. </w:t>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commentRangeStart w:id="167"/>
      <w:r w:rsidRPr="0033109F">
        <w:t>Data Records</w:t>
      </w:r>
      <w:commentRangeEnd w:id="167"/>
      <w:r w:rsidR="0047374C">
        <w:rPr>
          <w:rStyle w:val="CommentReference"/>
          <w:rFonts w:ascii="Calibri" w:hAnsi="Calibri" w:cs="Times New Roman"/>
          <w:b w:val="0"/>
          <w:bCs w:val="0"/>
        </w:rPr>
        <w:commentReference w:id="167"/>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w:t>
      </w:r>
      <w:commentRangeStart w:id="168"/>
      <w:r>
        <w:t>A data citation should also be placed in the subsection of the Methods containing the data-collection or analytical procedure(s) used to derive the corresponding record.</w:t>
      </w:r>
      <w:commentRangeEnd w:id="168"/>
      <w:r w:rsidR="006A7CF8">
        <w:rPr>
          <w:rStyle w:val="CommentReference"/>
        </w:rPr>
        <w:commentReference w:id="168"/>
      </w:r>
    </w:p>
    <w:p w14:paraId="6D2B916D" w14:textId="77777777" w:rsidR="004E0C09" w:rsidRDefault="004E0C09" w:rsidP="004E0C09"/>
    <w:p w14:paraId="0CF1303B" w14:textId="4DD97FAE" w:rsidR="000C0413" w:rsidRDefault="004E0C09" w:rsidP="004E0C09">
      <w:r>
        <w:t xml:space="preserve">Tables should be used to support the data </w:t>
      </w:r>
      <w:proofErr w:type="gramStart"/>
      <w:r>
        <w:t>records, and</w:t>
      </w:r>
      <w:proofErr w:type="gramEnd"/>
      <w:r>
        <w:t xml:space="preserve">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5E2C55CE" w14:textId="6CC731DE" w:rsidR="004E0C09" w:rsidRDefault="00952759" w:rsidP="004E0C09">
      <w:r>
        <w:t>[Repository description…]</w:t>
      </w:r>
    </w:p>
    <w:p w14:paraId="4D362BAB" w14:textId="3236222D" w:rsidR="008F5540" w:rsidRDefault="008F5540" w:rsidP="004E0C09"/>
    <w:p w14:paraId="61C9F721" w14:textId="3F3E9106" w:rsidR="008F5540" w:rsidRDefault="005E2102" w:rsidP="004E0C09">
      <w:r>
        <w:t xml:space="preserve">In the table below, </w:t>
      </w:r>
      <w:proofErr w:type="spellStart"/>
      <w:r>
        <w:t>ranger_preds</w:t>
      </w:r>
      <w:proofErr w:type="spellEnd"/>
      <w:r>
        <w:t xml:space="preserve"> refers to the predictions made by the </w:t>
      </w:r>
      <w:r w:rsidR="008E775C">
        <w:t>R</w:t>
      </w:r>
      <w:r>
        <w:t xml:space="preserve">anger algorithm, </w:t>
      </w:r>
      <w:proofErr w:type="spellStart"/>
      <w:r>
        <w:t>xgbt_preds</w:t>
      </w:r>
      <w:proofErr w:type="spellEnd"/>
      <w:r>
        <w:t xml:space="preserve"> to the predictions made by the extreme gradient boosting tree</w:t>
      </w:r>
      <w:r w:rsidR="008E775C">
        <w:t xml:space="preserve"> (XGBT)</w:t>
      </w:r>
      <w:r>
        <w:t xml:space="preserve"> algorithm, </w:t>
      </w:r>
      <w:r w:rsidR="008E775C">
        <w:t xml:space="preserve">and </w:t>
      </w:r>
      <w:proofErr w:type="spellStart"/>
      <w:r w:rsidR="008E775C">
        <w:t>Ens_preds</w:t>
      </w:r>
      <w:proofErr w:type="spellEnd"/>
      <w:r w:rsidR="008E775C">
        <w:t xml:space="preserve"> to the predictions made by the GLM ensemble of Ranger and XGBT.</w:t>
      </w:r>
      <w:r w:rsidR="00E602F9">
        <w:t xml:space="preserve"> </w:t>
      </w:r>
      <w:proofErr w:type="spellStart"/>
      <w:r w:rsidR="00E602F9">
        <w:t>Missing_vars</w:t>
      </w:r>
      <w:proofErr w:type="spellEnd"/>
      <w:r w:rsidR="00E602F9">
        <w:t xml:space="preserve"> indicates if there was at least one </w:t>
      </w:r>
      <w:r w:rsidR="00BE5061">
        <w:t>missing variable</w:t>
      </w:r>
      <w:r w:rsidR="00E06E0C">
        <w:t xml:space="preserve"> (and subsequent imputation)</w:t>
      </w:r>
      <w:r w:rsidR="00BE5061">
        <w:t xml:space="preserve"> </w:t>
      </w:r>
      <w:r w:rsidR="00517488">
        <w:t>from the non-CMAQ model (</w:t>
      </w:r>
      <w:r w:rsidR="00BE5061">
        <w:t xml:space="preserve">NDVI, NAM, or MAIAC). </w:t>
      </w:r>
      <w:r w:rsidR="00900438">
        <w:t xml:space="preserve">In the prediction inputs files, there are individual </w:t>
      </w:r>
      <w:r w:rsidR="00901C86">
        <w:t>columns</w:t>
      </w:r>
      <w:r w:rsidR="00900438">
        <w:t xml:space="preserve"> to show which of these variables was missing for each observation</w:t>
      </w:r>
      <w:r w:rsidR="00972C10">
        <w:t xml:space="preserve"> (i.e., which variables were imputed, if any)</w:t>
      </w:r>
      <w:r w:rsidR="00900438">
        <w:t xml:space="preserve">. </w:t>
      </w:r>
      <w:proofErr w:type="spellStart"/>
      <w:r w:rsidR="00900438">
        <w:t>Missing_CMAQ</w:t>
      </w:r>
      <w:proofErr w:type="spellEnd"/>
      <w:r w:rsidR="00900438">
        <w:t xml:space="preserve"> indicates if CMAQ was missing, for the years that CMAQ was available (2008-2016).</w:t>
      </w:r>
    </w:p>
    <w:p w14:paraId="4ACD2AD9" w14:textId="3BF1B2BB" w:rsidR="00952759" w:rsidRDefault="00952759" w:rsidP="004E0C09"/>
    <w:tbl>
      <w:tblPr>
        <w:tblStyle w:val="TableGrid"/>
        <w:tblW w:w="9085" w:type="dxa"/>
        <w:tblLayout w:type="fixed"/>
        <w:tblLook w:val="04A0" w:firstRow="1" w:lastRow="0" w:firstColumn="1" w:lastColumn="0" w:noHBand="0" w:noVBand="1"/>
      </w:tblPr>
      <w:tblGrid>
        <w:gridCol w:w="4405"/>
        <w:gridCol w:w="1710"/>
        <w:gridCol w:w="2970"/>
      </w:tblGrid>
      <w:tr w:rsidR="006A594C" w14:paraId="6A9E8E1D" w14:textId="77777777" w:rsidTr="006A594C">
        <w:tc>
          <w:tcPr>
            <w:tcW w:w="4405" w:type="dxa"/>
          </w:tcPr>
          <w:p w14:paraId="28F3FDD7" w14:textId="3C6EDCE0" w:rsidR="00254F95" w:rsidRPr="00DE33CB" w:rsidRDefault="00254F95" w:rsidP="004E0C09">
            <w:pPr>
              <w:rPr>
                <w:b/>
                <w:bCs/>
              </w:rPr>
            </w:pPr>
            <w:r w:rsidRPr="00DE33CB">
              <w:rPr>
                <w:b/>
                <w:bCs/>
              </w:rPr>
              <w:lastRenderedPageBreak/>
              <w:t>File Name(s)</w:t>
            </w:r>
          </w:p>
        </w:tc>
        <w:tc>
          <w:tcPr>
            <w:tcW w:w="1710" w:type="dxa"/>
          </w:tcPr>
          <w:p w14:paraId="335DDA94" w14:textId="74FB9AE8" w:rsidR="00254F95" w:rsidRPr="00DE33CB" w:rsidRDefault="00DE33CB" w:rsidP="004E0C09">
            <w:pPr>
              <w:rPr>
                <w:b/>
                <w:bCs/>
              </w:rPr>
            </w:pPr>
            <w:r w:rsidRPr="00DE33CB">
              <w:rPr>
                <w:b/>
                <w:bCs/>
              </w:rPr>
              <w:t>Data Frame(s)</w:t>
            </w:r>
          </w:p>
        </w:tc>
        <w:tc>
          <w:tcPr>
            <w:tcW w:w="2970" w:type="dxa"/>
          </w:tcPr>
          <w:p w14:paraId="32971F75" w14:textId="27748B7A" w:rsidR="00254F95" w:rsidRPr="00DE33CB" w:rsidRDefault="00DE33CB" w:rsidP="004E0C09">
            <w:pPr>
              <w:rPr>
                <w:b/>
                <w:bCs/>
              </w:rPr>
            </w:pPr>
            <w:r w:rsidRPr="00DE33CB">
              <w:rPr>
                <w:b/>
                <w:bCs/>
              </w:rPr>
              <w:t>Variables</w:t>
            </w:r>
          </w:p>
        </w:tc>
      </w:tr>
      <w:tr w:rsidR="006A594C" w14:paraId="109AE728" w14:textId="77777777" w:rsidTr="006A594C">
        <w:tc>
          <w:tcPr>
            <w:tcW w:w="4405" w:type="dxa"/>
          </w:tcPr>
          <w:p w14:paraId="5FBEDABB" w14:textId="46DD1F2B" w:rsidR="00254F95" w:rsidRPr="00B9185D" w:rsidRDefault="00DE33CB" w:rsidP="004E0C09">
            <w:pPr>
              <w:rPr>
                <w:rFonts w:asciiTheme="minorHAnsi" w:hAnsiTheme="minorHAnsi" w:cstheme="minorHAnsi"/>
              </w:rPr>
            </w:pPr>
            <w:proofErr w:type="spellStart"/>
            <w:r w:rsidRPr="00B9185D">
              <w:rPr>
                <w:rFonts w:asciiTheme="minorHAnsi" w:hAnsiTheme="minorHAnsi" w:cstheme="minorHAnsi"/>
                <w:shd w:val="clear" w:color="auto" w:fill="FFFFFF"/>
              </w:rPr>
              <w:t>Ensemble_preds_no_CMAQ</w:t>
            </w:r>
            <w:proofErr w:type="spellEnd"/>
            <w:r w:rsidRPr="00B9185D">
              <w:rPr>
                <w:rFonts w:asciiTheme="minorHAnsi" w:hAnsiTheme="minorHAnsi" w:cstheme="minorHAnsi"/>
                <w:shd w:val="clear" w:color="auto" w:fill="FFFFFF"/>
              </w:rPr>
              <w:t>_[state]_</w:t>
            </w:r>
            <w:proofErr w:type="gramStart"/>
            <w:r w:rsidRPr="00B9185D">
              <w:rPr>
                <w:rFonts w:asciiTheme="minorHAnsi" w:hAnsiTheme="minorHAnsi" w:cstheme="minorHAnsi"/>
                <w:shd w:val="clear" w:color="auto" w:fill="FFFFFF"/>
              </w:rPr>
              <w:t>2.RData</w:t>
            </w:r>
            <w:proofErr w:type="gramEnd"/>
          </w:p>
        </w:tc>
        <w:tc>
          <w:tcPr>
            <w:tcW w:w="1710" w:type="dxa"/>
          </w:tcPr>
          <w:p w14:paraId="37DA1CDD" w14:textId="24814189" w:rsidR="00254F95" w:rsidRPr="00B9185D" w:rsidRDefault="00123903" w:rsidP="004E0C09">
            <w:pPr>
              <w:rPr>
                <w:rFonts w:asciiTheme="minorHAnsi" w:hAnsiTheme="minorHAnsi" w:cstheme="minorHAnsi"/>
              </w:rPr>
            </w:pPr>
            <w:r w:rsidRPr="00B9185D">
              <w:rPr>
                <w:rFonts w:asciiTheme="minorHAnsi" w:hAnsiTheme="minorHAnsi" w:cstheme="minorHAnsi"/>
              </w:rPr>
              <w:t>DF</w:t>
            </w:r>
          </w:p>
        </w:tc>
        <w:tc>
          <w:tcPr>
            <w:tcW w:w="2970" w:type="dxa"/>
          </w:tcPr>
          <w:p w14:paraId="45921776" w14:textId="6573596C" w:rsidR="00254F95" w:rsidRPr="00B9185D" w:rsidRDefault="005013EB" w:rsidP="004E0C09">
            <w:pPr>
              <w:rPr>
                <w:rFonts w:asciiTheme="minorHAnsi" w:hAnsiTheme="minorHAnsi" w:cstheme="minorHAnsi"/>
              </w:rPr>
            </w:pPr>
            <w:proofErr w:type="spellStart"/>
            <w:r>
              <w:rPr>
                <w:rFonts w:asciiTheme="minorHAnsi" w:hAnsiTheme="minorHAnsi" w:cstheme="minorHAnsi"/>
              </w:rPr>
              <w:t>County_FIPS</w:t>
            </w:r>
            <w:proofErr w:type="spellEnd"/>
            <w:r>
              <w:rPr>
                <w:rFonts w:asciiTheme="minorHAnsi" w:hAnsiTheme="minorHAnsi" w:cstheme="minorHAnsi"/>
              </w:rPr>
              <w:t xml:space="preserve">, </w:t>
            </w:r>
            <w:proofErr w:type="spellStart"/>
            <w:r>
              <w:rPr>
                <w:rFonts w:asciiTheme="minorHAnsi" w:hAnsiTheme="minorHAnsi" w:cstheme="minorHAnsi"/>
              </w:rPr>
              <w:t>Tract_code</w:t>
            </w:r>
            <w:proofErr w:type="spellEnd"/>
            <w:r>
              <w:rPr>
                <w:rFonts w:asciiTheme="minorHAnsi" w:hAnsiTheme="minorHAnsi" w:cstheme="minorHAnsi"/>
              </w:rPr>
              <w:t xml:space="preserve">, ZCTA5_code, Lon, Lat, Date, </w:t>
            </w:r>
            <w:proofErr w:type="spellStart"/>
            <w:r>
              <w:rPr>
                <w:rFonts w:asciiTheme="minorHAnsi" w:hAnsiTheme="minorHAnsi" w:cstheme="minorHAnsi"/>
              </w:rPr>
              <w:t>ranger_preds</w:t>
            </w:r>
            <w:proofErr w:type="spellEnd"/>
            <w:r>
              <w:rPr>
                <w:rFonts w:asciiTheme="minorHAnsi" w:hAnsiTheme="minorHAnsi" w:cstheme="minorHAnsi"/>
              </w:rPr>
              <w:t xml:space="preserve">, </w:t>
            </w:r>
            <w:proofErr w:type="spellStart"/>
            <w:r>
              <w:rPr>
                <w:rFonts w:asciiTheme="minorHAnsi" w:hAnsiTheme="minorHAnsi" w:cstheme="minorHAnsi"/>
              </w:rPr>
              <w:t>xgbt_preds</w:t>
            </w:r>
            <w:proofErr w:type="spellEnd"/>
            <w:r>
              <w:rPr>
                <w:rFonts w:asciiTheme="minorHAnsi" w:hAnsiTheme="minorHAnsi" w:cstheme="minorHAnsi"/>
              </w:rPr>
              <w:t xml:space="preserve">, </w:t>
            </w:r>
            <w:proofErr w:type="spellStart"/>
            <w:r>
              <w:rPr>
                <w:rFonts w:asciiTheme="minorHAnsi" w:hAnsiTheme="minorHAnsi" w:cstheme="minorHAnsi"/>
              </w:rPr>
              <w:t>Miss</w:t>
            </w:r>
            <w:r w:rsidR="00A572B4">
              <w:rPr>
                <w:rFonts w:asciiTheme="minorHAnsi" w:hAnsiTheme="minorHAnsi" w:cstheme="minorHAnsi"/>
              </w:rPr>
              <w:t>ing_vars</w:t>
            </w:r>
            <w:proofErr w:type="spellEnd"/>
            <w:r w:rsidR="00A572B4">
              <w:rPr>
                <w:rFonts w:asciiTheme="minorHAnsi" w:hAnsiTheme="minorHAnsi" w:cstheme="minorHAnsi"/>
              </w:rPr>
              <w:t xml:space="preserve">, </w:t>
            </w:r>
            <w:proofErr w:type="spellStart"/>
            <w:r w:rsidR="00A572B4">
              <w:rPr>
                <w:rFonts w:asciiTheme="minorHAnsi" w:hAnsiTheme="minorHAnsi" w:cstheme="minorHAnsi"/>
              </w:rPr>
              <w:t>Ens_pred</w:t>
            </w:r>
            <w:proofErr w:type="spellEnd"/>
          </w:p>
        </w:tc>
      </w:tr>
      <w:tr w:rsidR="006A594C" w14:paraId="7A6CBB96" w14:textId="77777777" w:rsidTr="006A594C">
        <w:tc>
          <w:tcPr>
            <w:tcW w:w="4405" w:type="dxa"/>
          </w:tcPr>
          <w:p w14:paraId="21A2A27B" w14:textId="36966743" w:rsidR="00254F95" w:rsidRPr="00B9185D" w:rsidRDefault="00DE33CB" w:rsidP="004E0C09">
            <w:pPr>
              <w:rPr>
                <w:rFonts w:asciiTheme="minorHAnsi" w:hAnsiTheme="minorHAnsi" w:cstheme="minorHAnsi"/>
              </w:rPr>
            </w:pPr>
            <w:proofErr w:type="spellStart"/>
            <w:r w:rsidRPr="00B9185D">
              <w:rPr>
                <w:rFonts w:asciiTheme="minorHAnsi" w:hAnsiTheme="minorHAnsi" w:cstheme="minorHAnsi"/>
                <w:shd w:val="clear" w:color="auto" w:fill="FFFFFF"/>
              </w:rPr>
              <w:t>Ensemble_preds_</w:t>
            </w:r>
            <w:r w:rsidRPr="00B9185D">
              <w:rPr>
                <w:rFonts w:asciiTheme="minorHAnsi" w:hAnsiTheme="minorHAnsi" w:cstheme="minorHAnsi"/>
                <w:shd w:val="clear" w:color="auto" w:fill="FFFFFF"/>
              </w:rPr>
              <w:t>with</w:t>
            </w:r>
            <w:r w:rsidRPr="00B9185D">
              <w:rPr>
                <w:rFonts w:asciiTheme="minorHAnsi" w:hAnsiTheme="minorHAnsi" w:cstheme="minorHAnsi"/>
                <w:shd w:val="clear" w:color="auto" w:fill="FFFFFF"/>
              </w:rPr>
              <w:t>_CMAQ</w:t>
            </w:r>
            <w:proofErr w:type="spellEnd"/>
            <w:r w:rsidRPr="00B9185D">
              <w:rPr>
                <w:rFonts w:asciiTheme="minorHAnsi" w:hAnsiTheme="minorHAnsi" w:cstheme="minorHAnsi"/>
                <w:shd w:val="clear" w:color="auto" w:fill="FFFFFF"/>
              </w:rPr>
              <w:t>_[state]_</w:t>
            </w:r>
            <w:proofErr w:type="gramStart"/>
            <w:r w:rsidRPr="00B9185D">
              <w:rPr>
                <w:rFonts w:asciiTheme="minorHAnsi" w:hAnsiTheme="minorHAnsi" w:cstheme="minorHAnsi"/>
                <w:shd w:val="clear" w:color="auto" w:fill="FFFFFF"/>
              </w:rPr>
              <w:t>2.RData</w:t>
            </w:r>
            <w:proofErr w:type="gramEnd"/>
          </w:p>
        </w:tc>
        <w:tc>
          <w:tcPr>
            <w:tcW w:w="1710" w:type="dxa"/>
          </w:tcPr>
          <w:p w14:paraId="773FFDF4" w14:textId="7C35659B" w:rsidR="00254F95" w:rsidRPr="00B9185D" w:rsidRDefault="00123903" w:rsidP="004E0C09">
            <w:pPr>
              <w:rPr>
                <w:rFonts w:asciiTheme="minorHAnsi" w:hAnsiTheme="minorHAnsi" w:cstheme="minorHAnsi"/>
              </w:rPr>
            </w:pPr>
            <w:r w:rsidRPr="00B9185D">
              <w:rPr>
                <w:rFonts w:asciiTheme="minorHAnsi" w:hAnsiTheme="minorHAnsi" w:cstheme="minorHAnsi"/>
              </w:rPr>
              <w:t>DF</w:t>
            </w:r>
          </w:p>
        </w:tc>
        <w:tc>
          <w:tcPr>
            <w:tcW w:w="2970" w:type="dxa"/>
          </w:tcPr>
          <w:p w14:paraId="6CFE7F76" w14:textId="751AC156" w:rsidR="00254F95" w:rsidRPr="00B9185D" w:rsidRDefault="00A572B4" w:rsidP="004E0C09">
            <w:pPr>
              <w:rPr>
                <w:rFonts w:asciiTheme="minorHAnsi" w:hAnsiTheme="minorHAnsi" w:cstheme="minorHAnsi"/>
              </w:rPr>
            </w:pPr>
            <w:proofErr w:type="spellStart"/>
            <w:r>
              <w:rPr>
                <w:rFonts w:asciiTheme="minorHAnsi" w:hAnsiTheme="minorHAnsi" w:cstheme="minorHAnsi"/>
              </w:rPr>
              <w:t>County_FIPS</w:t>
            </w:r>
            <w:proofErr w:type="spellEnd"/>
            <w:r>
              <w:rPr>
                <w:rFonts w:asciiTheme="minorHAnsi" w:hAnsiTheme="minorHAnsi" w:cstheme="minorHAnsi"/>
              </w:rPr>
              <w:t xml:space="preserve">, </w:t>
            </w:r>
            <w:proofErr w:type="spellStart"/>
            <w:r>
              <w:rPr>
                <w:rFonts w:asciiTheme="minorHAnsi" w:hAnsiTheme="minorHAnsi" w:cstheme="minorHAnsi"/>
              </w:rPr>
              <w:t>Tract_code</w:t>
            </w:r>
            <w:proofErr w:type="spellEnd"/>
            <w:r>
              <w:rPr>
                <w:rFonts w:asciiTheme="minorHAnsi" w:hAnsiTheme="minorHAnsi" w:cstheme="minorHAnsi"/>
              </w:rPr>
              <w:t xml:space="preserve">, ZCTA5_code, Lon, Lat, Date, </w:t>
            </w:r>
            <w:proofErr w:type="spellStart"/>
            <w:r>
              <w:rPr>
                <w:rFonts w:asciiTheme="minorHAnsi" w:hAnsiTheme="minorHAnsi" w:cstheme="minorHAnsi"/>
              </w:rPr>
              <w:t>CMAQ_</w:t>
            </w:r>
            <w:r>
              <w:rPr>
                <w:rFonts w:asciiTheme="minorHAnsi" w:hAnsiTheme="minorHAnsi" w:cstheme="minorHAnsi"/>
              </w:rPr>
              <w:t>ranger_preds</w:t>
            </w:r>
            <w:proofErr w:type="spellEnd"/>
            <w:r>
              <w:rPr>
                <w:rFonts w:asciiTheme="minorHAnsi" w:hAnsiTheme="minorHAnsi" w:cstheme="minorHAnsi"/>
              </w:rPr>
              <w:t xml:space="preserve">, </w:t>
            </w:r>
            <w:proofErr w:type="spellStart"/>
            <w:r>
              <w:rPr>
                <w:rFonts w:asciiTheme="minorHAnsi" w:hAnsiTheme="minorHAnsi" w:cstheme="minorHAnsi"/>
              </w:rPr>
              <w:t>CMAQ_xgbt_preds</w:t>
            </w:r>
            <w:proofErr w:type="spellEnd"/>
            <w:r>
              <w:rPr>
                <w:rFonts w:asciiTheme="minorHAnsi" w:hAnsiTheme="minorHAnsi" w:cstheme="minorHAnsi"/>
              </w:rPr>
              <w:t xml:space="preserve">, </w:t>
            </w:r>
            <w:proofErr w:type="spellStart"/>
            <w:proofErr w:type="gramStart"/>
            <w:r>
              <w:rPr>
                <w:rFonts w:asciiTheme="minorHAnsi" w:hAnsiTheme="minorHAnsi" w:cstheme="minorHAnsi"/>
              </w:rPr>
              <w:t>Missing</w:t>
            </w:r>
            <w:proofErr w:type="gramEnd"/>
            <w:r>
              <w:rPr>
                <w:rFonts w:asciiTheme="minorHAnsi" w:hAnsiTheme="minorHAnsi" w:cstheme="minorHAnsi"/>
              </w:rPr>
              <w:t>_vars</w:t>
            </w:r>
            <w:proofErr w:type="spellEnd"/>
            <w:r>
              <w:rPr>
                <w:rFonts w:asciiTheme="minorHAnsi" w:hAnsiTheme="minorHAnsi" w:cstheme="minorHAnsi"/>
              </w:rPr>
              <w:t xml:space="preserve">, </w:t>
            </w:r>
            <w:proofErr w:type="spellStart"/>
            <w:r w:rsidR="00641609">
              <w:rPr>
                <w:rFonts w:asciiTheme="minorHAnsi" w:hAnsiTheme="minorHAnsi" w:cstheme="minorHAnsi"/>
              </w:rPr>
              <w:t>Missing_CMAQ</w:t>
            </w:r>
            <w:proofErr w:type="spellEnd"/>
            <w:r w:rsidR="00641609">
              <w:rPr>
                <w:rFonts w:asciiTheme="minorHAnsi" w:hAnsiTheme="minorHAnsi" w:cstheme="minorHAnsi"/>
              </w:rPr>
              <w:t xml:space="preserve">, </w:t>
            </w:r>
            <w:proofErr w:type="spellStart"/>
            <w:r>
              <w:rPr>
                <w:rFonts w:asciiTheme="minorHAnsi" w:hAnsiTheme="minorHAnsi" w:cstheme="minorHAnsi"/>
              </w:rPr>
              <w:t>Ens_pred</w:t>
            </w:r>
            <w:proofErr w:type="spellEnd"/>
          </w:p>
        </w:tc>
      </w:tr>
      <w:tr w:rsidR="006A594C" w14:paraId="040764CB" w14:textId="77777777" w:rsidTr="006A594C">
        <w:tc>
          <w:tcPr>
            <w:tcW w:w="4405" w:type="dxa"/>
          </w:tcPr>
          <w:p w14:paraId="38657516" w14:textId="0A6C77E1" w:rsidR="00254F95" w:rsidRPr="00B9185D" w:rsidRDefault="007E4F51" w:rsidP="004E0C09">
            <w:pPr>
              <w:rPr>
                <w:rFonts w:asciiTheme="minorHAnsi" w:hAnsiTheme="minorHAnsi" w:cstheme="minorHAnsi"/>
              </w:rPr>
            </w:pPr>
            <w:proofErr w:type="spellStart"/>
            <w:r w:rsidRPr="00B9185D">
              <w:rPr>
                <w:rFonts w:asciiTheme="minorHAnsi" w:hAnsiTheme="minorHAnsi" w:cstheme="minorHAnsi"/>
                <w:shd w:val="clear" w:color="auto" w:fill="FFFFFF"/>
              </w:rPr>
              <w:t>Prediction_inputs</w:t>
            </w:r>
            <w:proofErr w:type="spellEnd"/>
            <w:r w:rsidRPr="00B9185D">
              <w:rPr>
                <w:rFonts w:asciiTheme="minorHAnsi" w:hAnsiTheme="minorHAnsi" w:cstheme="minorHAnsi"/>
                <w:shd w:val="clear" w:color="auto" w:fill="FFFFFF"/>
              </w:rPr>
              <w:t>_[state]_</w:t>
            </w:r>
            <w:proofErr w:type="gramStart"/>
            <w:r w:rsidRPr="00B9185D">
              <w:rPr>
                <w:rFonts w:asciiTheme="minorHAnsi" w:hAnsiTheme="minorHAnsi" w:cstheme="minorHAnsi"/>
                <w:shd w:val="clear" w:color="auto" w:fill="FFFFFF"/>
              </w:rPr>
              <w:t>2.RData</w:t>
            </w:r>
            <w:proofErr w:type="gramEnd"/>
          </w:p>
        </w:tc>
        <w:tc>
          <w:tcPr>
            <w:tcW w:w="1710" w:type="dxa"/>
          </w:tcPr>
          <w:p w14:paraId="27498FC1" w14:textId="3FE02C10" w:rsidR="00254F95" w:rsidRPr="00B9185D" w:rsidRDefault="00123903" w:rsidP="004E0C09">
            <w:pPr>
              <w:rPr>
                <w:rFonts w:asciiTheme="minorHAnsi" w:hAnsiTheme="minorHAnsi" w:cstheme="minorHAnsi"/>
              </w:rPr>
            </w:pPr>
            <w:r w:rsidRPr="00B9185D">
              <w:rPr>
                <w:rFonts w:asciiTheme="minorHAnsi" w:hAnsiTheme="minorHAnsi" w:cstheme="minorHAnsi"/>
              </w:rPr>
              <w:t>DATA</w:t>
            </w:r>
          </w:p>
        </w:tc>
        <w:tc>
          <w:tcPr>
            <w:tcW w:w="2970" w:type="dxa"/>
          </w:tcPr>
          <w:p w14:paraId="4C1CB2E2" w14:textId="6C94A6F2" w:rsidR="00254F95" w:rsidRPr="00B9185D" w:rsidRDefault="000F19EE" w:rsidP="004E0C09">
            <w:pPr>
              <w:rPr>
                <w:rFonts w:asciiTheme="minorHAnsi" w:hAnsiTheme="minorHAnsi" w:cstheme="minorHAnsi"/>
              </w:rPr>
            </w:pPr>
            <w:r>
              <w:rPr>
                <w:rFonts w:asciiTheme="minorHAnsi" w:hAnsiTheme="minorHAnsi" w:cstheme="minorHAnsi"/>
              </w:rPr>
              <w:t>Variables from</w:t>
            </w:r>
            <w:r w:rsidR="00B9185D" w:rsidRPr="00B9185D">
              <w:rPr>
                <w:rFonts w:asciiTheme="minorHAnsi" w:hAnsiTheme="minorHAnsi" w:cstheme="minorHAnsi"/>
              </w:rPr>
              <w:t xml:space="preserve"> Table 1</w:t>
            </w:r>
            <w:r w:rsidR="00AC0ECE">
              <w:rPr>
                <w:rFonts w:asciiTheme="minorHAnsi" w:hAnsiTheme="minorHAnsi" w:cstheme="minorHAnsi"/>
              </w:rPr>
              <w:t xml:space="preserve">; </w:t>
            </w:r>
            <w:proofErr w:type="spellStart"/>
            <w:r w:rsidR="0050500E">
              <w:rPr>
                <w:rFonts w:asciiTheme="minorHAnsi" w:hAnsiTheme="minorHAnsi" w:cstheme="minorHAnsi"/>
              </w:rPr>
              <w:t>Missing</w:t>
            </w:r>
            <w:r w:rsidR="007A71CF">
              <w:rPr>
                <w:rFonts w:asciiTheme="minorHAnsi" w:hAnsiTheme="minorHAnsi" w:cstheme="minorHAnsi"/>
              </w:rPr>
              <w:t>_</w:t>
            </w:r>
            <w:r w:rsidR="0050500E">
              <w:rPr>
                <w:rFonts w:asciiTheme="minorHAnsi" w:hAnsiTheme="minorHAnsi" w:cstheme="minorHAnsi"/>
              </w:rPr>
              <w:t>NDVI</w:t>
            </w:r>
            <w:proofErr w:type="spellEnd"/>
            <w:r w:rsidR="0050500E">
              <w:rPr>
                <w:rFonts w:asciiTheme="minorHAnsi" w:hAnsiTheme="minorHAnsi" w:cstheme="minorHAnsi"/>
              </w:rPr>
              <w:t xml:space="preserve">, </w:t>
            </w:r>
            <w:proofErr w:type="spellStart"/>
            <w:proofErr w:type="gramStart"/>
            <w:r w:rsidR="0050500E">
              <w:rPr>
                <w:rFonts w:asciiTheme="minorHAnsi" w:hAnsiTheme="minorHAnsi" w:cstheme="minorHAnsi"/>
              </w:rPr>
              <w:t>Missing</w:t>
            </w:r>
            <w:proofErr w:type="gramEnd"/>
            <w:r w:rsidR="0050500E">
              <w:rPr>
                <w:rFonts w:asciiTheme="minorHAnsi" w:hAnsiTheme="minorHAnsi" w:cstheme="minorHAnsi"/>
              </w:rPr>
              <w:t>_NAM</w:t>
            </w:r>
            <w:proofErr w:type="spellEnd"/>
            <w:r w:rsidR="0050500E">
              <w:rPr>
                <w:rFonts w:asciiTheme="minorHAnsi" w:hAnsiTheme="minorHAnsi" w:cstheme="minorHAnsi"/>
              </w:rPr>
              <w:t xml:space="preserve">, </w:t>
            </w:r>
            <w:proofErr w:type="spellStart"/>
            <w:r w:rsidR="0050500E">
              <w:rPr>
                <w:rFonts w:asciiTheme="minorHAnsi" w:hAnsiTheme="minorHAnsi" w:cstheme="minorHAnsi"/>
              </w:rPr>
              <w:t>Missing_MAIAC</w:t>
            </w:r>
            <w:proofErr w:type="spellEnd"/>
            <w:r w:rsidR="0050500E">
              <w:rPr>
                <w:rFonts w:asciiTheme="minorHAnsi" w:hAnsiTheme="minorHAnsi" w:cstheme="minorHAnsi"/>
              </w:rPr>
              <w:t xml:space="preserve">, </w:t>
            </w:r>
            <w:proofErr w:type="spellStart"/>
            <w:r w:rsidR="0050500E">
              <w:rPr>
                <w:rFonts w:asciiTheme="minorHAnsi" w:hAnsiTheme="minorHAnsi" w:cstheme="minorHAnsi"/>
              </w:rPr>
              <w:t>Missing_CMAQ</w:t>
            </w:r>
            <w:proofErr w:type="spellEnd"/>
            <w:r w:rsidR="0050500E">
              <w:rPr>
                <w:rFonts w:asciiTheme="minorHAnsi" w:hAnsiTheme="minorHAnsi" w:cstheme="minorHAnsi"/>
              </w:rPr>
              <w:t xml:space="preserve">, </w:t>
            </w:r>
            <w:proofErr w:type="spellStart"/>
            <w:r w:rsidR="0050500E">
              <w:rPr>
                <w:rFonts w:asciiTheme="minorHAnsi" w:hAnsiTheme="minorHAnsi" w:cstheme="minorHAnsi"/>
              </w:rPr>
              <w:t>Missing_vars</w:t>
            </w:r>
            <w:proofErr w:type="spellEnd"/>
          </w:p>
        </w:tc>
      </w:tr>
      <w:tr w:rsidR="007E4F51" w14:paraId="522FA3DE" w14:textId="77777777" w:rsidTr="006A594C">
        <w:tc>
          <w:tcPr>
            <w:tcW w:w="4405" w:type="dxa"/>
          </w:tcPr>
          <w:p w14:paraId="307AE5EC" w14:textId="593C23C6" w:rsidR="007E4F51" w:rsidRPr="00B9185D" w:rsidRDefault="007E4F51" w:rsidP="004E0C09">
            <w:pPr>
              <w:rPr>
                <w:rFonts w:asciiTheme="minorHAnsi" w:hAnsiTheme="minorHAnsi" w:cstheme="minorHAnsi"/>
                <w:shd w:val="clear" w:color="auto" w:fill="FFFFFF"/>
              </w:rPr>
            </w:pPr>
            <w:proofErr w:type="spellStart"/>
            <w:r w:rsidRPr="00B9185D">
              <w:rPr>
                <w:rFonts w:asciiTheme="minorHAnsi" w:hAnsiTheme="minorHAnsi" w:cstheme="minorHAnsi"/>
                <w:shd w:val="clear" w:color="auto" w:fill="FFFFFF"/>
              </w:rPr>
              <w:t>ML_</w:t>
            </w:r>
            <w:proofErr w:type="gramStart"/>
            <w:r w:rsidRPr="00B9185D">
              <w:rPr>
                <w:rFonts w:asciiTheme="minorHAnsi" w:hAnsiTheme="minorHAnsi" w:cstheme="minorHAnsi"/>
                <w:shd w:val="clear" w:color="auto" w:fill="FFFFFF"/>
              </w:rPr>
              <w:t>inputs.RData</w:t>
            </w:r>
            <w:proofErr w:type="spellEnd"/>
            <w:proofErr w:type="gramEnd"/>
          </w:p>
        </w:tc>
        <w:tc>
          <w:tcPr>
            <w:tcW w:w="1710" w:type="dxa"/>
          </w:tcPr>
          <w:p w14:paraId="75D35517" w14:textId="0A826ED2" w:rsidR="007E4F51" w:rsidRPr="00B9185D" w:rsidRDefault="00123903" w:rsidP="004E0C09">
            <w:pPr>
              <w:rPr>
                <w:rFonts w:asciiTheme="minorHAnsi" w:hAnsiTheme="minorHAnsi" w:cstheme="minorHAnsi"/>
              </w:rPr>
            </w:pPr>
            <w:proofErr w:type="spellStart"/>
            <w:r w:rsidRPr="00B9185D">
              <w:rPr>
                <w:rFonts w:asciiTheme="minorHAnsi" w:hAnsiTheme="minorHAnsi" w:cstheme="minorHAnsi"/>
                <w:shd w:val="clear" w:color="auto" w:fill="FFFFFF"/>
              </w:rPr>
              <w:t>DF_with_CMAQ</w:t>
            </w:r>
            <w:proofErr w:type="spellEnd"/>
            <w:r w:rsidRPr="00B9185D">
              <w:rPr>
                <w:rFonts w:asciiTheme="minorHAnsi" w:hAnsiTheme="minorHAnsi" w:cstheme="minorHAnsi"/>
                <w:shd w:val="clear" w:color="auto" w:fill="FFFFFF"/>
              </w:rPr>
              <w:t xml:space="preserve">, </w:t>
            </w:r>
            <w:proofErr w:type="spellStart"/>
            <w:r w:rsidRPr="00B9185D">
              <w:rPr>
                <w:rFonts w:asciiTheme="minorHAnsi" w:hAnsiTheme="minorHAnsi" w:cstheme="minorHAnsi"/>
                <w:shd w:val="clear" w:color="auto" w:fill="FFFFFF"/>
              </w:rPr>
              <w:t>DF_</w:t>
            </w:r>
            <w:r w:rsidRPr="00B9185D">
              <w:rPr>
                <w:rFonts w:asciiTheme="minorHAnsi" w:hAnsiTheme="minorHAnsi" w:cstheme="minorHAnsi"/>
                <w:shd w:val="clear" w:color="auto" w:fill="FFFFFF"/>
              </w:rPr>
              <w:t>no</w:t>
            </w:r>
            <w:r w:rsidRPr="00B9185D">
              <w:rPr>
                <w:rFonts w:asciiTheme="minorHAnsi" w:hAnsiTheme="minorHAnsi" w:cstheme="minorHAnsi"/>
                <w:shd w:val="clear" w:color="auto" w:fill="FFFFFF"/>
              </w:rPr>
              <w:t>_CMAQ</w:t>
            </w:r>
            <w:proofErr w:type="spellEnd"/>
          </w:p>
        </w:tc>
        <w:tc>
          <w:tcPr>
            <w:tcW w:w="2970" w:type="dxa"/>
          </w:tcPr>
          <w:p w14:paraId="477442B3" w14:textId="25DF6EEA" w:rsidR="007E4F51" w:rsidRPr="00B9185D" w:rsidRDefault="000F19EE" w:rsidP="004E0C09">
            <w:pPr>
              <w:rPr>
                <w:rFonts w:asciiTheme="minorHAnsi" w:hAnsiTheme="minorHAnsi" w:cstheme="minorHAnsi"/>
              </w:rPr>
            </w:pPr>
            <w:r>
              <w:rPr>
                <w:rFonts w:asciiTheme="minorHAnsi" w:hAnsiTheme="minorHAnsi" w:cstheme="minorHAnsi"/>
              </w:rPr>
              <w:t>Variables from</w:t>
            </w:r>
            <w:r w:rsidR="00B9185D" w:rsidRPr="00B9185D">
              <w:rPr>
                <w:rFonts w:asciiTheme="minorHAnsi" w:hAnsiTheme="minorHAnsi" w:cstheme="minorHAnsi"/>
              </w:rPr>
              <w:t xml:space="preserve"> Table 1</w:t>
            </w:r>
          </w:p>
        </w:tc>
      </w:tr>
    </w:tbl>
    <w:p w14:paraId="7DF91072" w14:textId="77777777" w:rsidR="008A2888" w:rsidRDefault="008A2888" w:rsidP="004E0C09"/>
    <w:p w14:paraId="62D961D0" w14:textId="77777777" w:rsidR="00C83D6D" w:rsidRPr="0033109F" w:rsidRDefault="00C83D6D" w:rsidP="004E0C09"/>
    <w:p w14:paraId="1BD3F870" w14:textId="77777777" w:rsidR="00C658AC" w:rsidRPr="0033109F" w:rsidRDefault="00C658AC" w:rsidP="006A42F1">
      <w:pPr>
        <w:pStyle w:val="Heading3"/>
        <w:spacing w:before="0" w:after="0"/>
      </w:pPr>
      <w:commentRangeStart w:id="169"/>
      <w:r w:rsidRPr="0033109F">
        <w:t>Technical Validation</w:t>
      </w:r>
      <w:commentRangeEnd w:id="169"/>
      <w:r w:rsidR="0047374C">
        <w:rPr>
          <w:rStyle w:val="CommentReference"/>
          <w:rFonts w:ascii="Calibri" w:hAnsi="Calibri" w:cs="Times New Roman"/>
          <w:b w:val="0"/>
          <w:bCs w:val="0"/>
        </w:rPr>
        <w:commentReference w:id="169"/>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04CD6A5" w:rsidR="006A42F1" w:rsidRDefault="006A42F1" w:rsidP="006A42F1">
      <w:pPr>
        <w:rPr>
          <w:b/>
        </w:rPr>
      </w:pPr>
    </w:p>
    <w:p w14:paraId="2ED353CE" w14:textId="73DF52FF" w:rsidR="005D4312" w:rsidRDefault="005D4312" w:rsidP="006A42F1">
      <w:pPr>
        <w:rPr>
          <w:b/>
        </w:rPr>
      </w:pPr>
      <w:r>
        <w:rPr>
          <w:b/>
        </w:rPr>
        <w:t>**time series, observed-expected plots, tables with R2 and RMSE, descriptive data on prediction data</w:t>
      </w:r>
    </w:p>
    <w:p w14:paraId="2AC595F4" w14:textId="77777777" w:rsidR="005D4312" w:rsidRDefault="005D4312" w:rsidP="006A42F1">
      <w:pPr>
        <w:rPr>
          <w:b/>
        </w:rPr>
      </w:pPr>
    </w:p>
    <w:p w14:paraId="258D6E76" w14:textId="10954383" w:rsidR="00A75088" w:rsidRPr="00FE29DF" w:rsidRDefault="00A75088" w:rsidP="00A75088">
      <w:pPr>
        <w:rPr>
          <w:rFonts w:cstheme="minorHAnsi"/>
        </w:rPr>
      </w:pPr>
      <w:commentRangeStart w:id="170"/>
      <w:commentRangeStart w:id="171"/>
      <w:r w:rsidRPr="00FE29DF">
        <w:rPr>
          <w:rFonts w:cstheme="minorHAnsi"/>
        </w:rPr>
        <w:t xml:space="preserve">Table </w:t>
      </w:r>
      <w:r w:rsidR="006E2347">
        <w:rPr>
          <w:rFonts w:cstheme="minorHAnsi"/>
        </w:rPr>
        <w:t>2</w:t>
      </w:r>
      <w:r w:rsidRPr="00FE29DF">
        <w:rPr>
          <w:rFonts w:cstheme="minorHAnsi"/>
        </w:rPr>
        <w:t xml:space="preserve"> shows the mean and quantiles</w:t>
      </w:r>
      <w:commentRangeEnd w:id="170"/>
      <w:r w:rsidR="00A32659">
        <w:rPr>
          <w:rStyle w:val="CommentReference"/>
        </w:rPr>
        <w:commentReference w:id="170"/>
      </w:r>
      <w:commentRangeEnd w:id="171"/>
      <w:r w:rsidR="00840A62">
        <w:rPr>
          <w:rStyle w:val="CommentReference"/>
        </w:rPr>
        <w:commentReference w:id="171"/>
      </w:r>
      <w:r w:rsidRPr="00FE29DF">
        <w:rPr>
          <w:rFonts w:cstheme="minorHAnsi"/>
        </w:rPr>
        <w:t xml:space="preserve">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commentRangeStart w:id="172"/>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lastRenderedPageBreak/>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commentRangeStart w:id="173"/>
            <w:r w:rsidRPr="00FE29DF">
              <w:rPr>
                <w:rFonts w:cstheme="minorHAnsi"/>
                <w:b/>
                <w:bCs/>
                <w:color w:val="000000"/>
              </w:rPr>
              <w:t>State</w:t>
            </w:r>
            <w:commentRangeEnd w:id="173"/>
            <w:r w:rsidR="00A32659">
              <w:rPr>
                <w:rStyle w:val="CommentReference"/>
              </w:rPr>
              <w:commentReference w:id="173"/>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commentRangeStart w:id="174"/>
            <w:r w:rsidRPr="00FE29DF">
              <w:rPr>
                <w:rFonts w:cstheme="minorHAnsi"/>
                <w:b/>
                <w:bCs/>
                <w:color w:val="000000"/>
              </w:rPr>
              <w:t>Season</w:t>
            </w:r>
            <w:commentRangeEnd w:id="174"/>
            <w:r w:rsidR="00A32659">
              <w:rPr>
                <w:rStyle w:val="CommentReference"/>
              </w:rPr>
              <w:commentReference w:id="174"/>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commentRangeEnd w:id="172"/>
            <w:r w:rsidR="005D4312">
              <w:rPr>
                <w:rStyle w:val="CommentReference"/>
              </w:rPr>
              <w:commentReference w:id="172"/>
            </w:r>
          </w:p>
        </w:tc>
      </w:tr>
    </w:tbl>
    <w:p w14:paraId="548A5A21" w14:textId="77777777" w:rsidR="00A75088" w:rsidRPr="00FE29DF" w:rsidRDefault="00A75088" w:rsidP="00A75088">
      <w:pPr>
        <w:rPr>
          <w:rFonts w:cstheme="minorHAnsi"/>
        </w:rPr>
      </w:pPr>
    </w:p>
    <w:p w14:paraId="5AB08698" w14:textId="74F4CD72"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75"/>
      <w:commentRangeStart w:id="176"/>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75"/>
      <w:commentRangeEnd w:id="176"/>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75"/>
      </w:r>
      <w:r w:rsidR="00F31AA6">
        <w:rPr>
          <w:rStyle w:val="CommentReference"/>
        </w:rPr>
        <w:commentReference w:id="176"/>
      </w:r>
      <w:commentRangeStart w:id="177"/>
      <w:commentRangeStart w:id="178"/>
      <w:r w:rsidR="00D557AE">
        <w:rPr>
          <w:rFonts w:cstheme="minorHAnsi"/>
        </w:rPr>
        <w:t xml:space="preserve">The results for the training sets are metrics based on predictions at locations that were </w:t>
      </w:r>
      <w:ins w:id="179" w:author="Ellen Considine" w:date="2020-06-22T13:52:00Z">
        <w:r w:rsidR="00615B33">
          <w:rPr>
            <w:rFonts w:cstheme="minorHAnsi"/>
          </w:rPr>
          <w:t xml:space="preserve">held out during that round of </w:t>
        </w:r>
      </w:ins>
      <w:ins w:id="180" w:author="Ellen Considine" w:date="2020-06-22T13:53:00Z">
        <w:r w:rsidR="00615B33">
          <w:rPr>
            <w:rFonts w:cstheme="minorHAnsi"/>
          </w:rPr>
          <w:t>training (with 10-fold CV)</w:t>
        </w:r>
      </w:ins>
      <w:del w:id="181" w:author="Ellen Considine" w:date="2020-06-22T13:52:00Z">
        <w:r w:rsidR="00840A62" w:rsidDel="00275709">
          <w:rPr>
            <w:rFonts w:cstheme="minorHAnsi"/>
          </w:rPr>
          <w:delText>XXXX</w:delText>
        </w:r>
      </w:del>
      <w:r w:rsidR="00D557AE">
        <w:rPr>
          <w:rFonts w:cstheme="minorHAnsi"/>
        </w:rPr>
        <w:t>, whereas the testing RMSE and R</w:t>
      </w:r>
      <w:r w:rsidR="00D557AE" w:rsidRPr="00840A62">
        <w:rPr>
          <w:rFonts w:cstheme="minorHAnsi"/>
          <w:vertAlign w:val="superscript"/>
        </w:rPr>
        <w:t>2</w:t>
      </w:r>
      <w:r w:rsidR="00D557AE">
        <w:rPr>
          <w:rFonts w:cstheme="minorHAnsi"/>
        </w:rPr>
        <w:t xml:space="preserve"> are for the completely left-out 10% of the data, a good test of how our model will do predicting at locations on which it did not train. </w:t>
      </w:r>
      <w:commentRangeEnd w:id="177"/>
      <w:r w:rsidR="00D557AE">
        <w:rPr>
          <w:rStyle w:val="CommentReference"/>
        </w:rPr>
        <w:commentReference w:id="177"/>
      </w:r>
      <w:commentRangeEnd w:id="178"/>
      <w:r w:rsidR="00615B33">
        <w:rPr>
          <w:rStyle w:val="CommentReference"/>
        </w:rPr>
        <w:commentReference w:id="178"/>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lastRenderedPageBreak/>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there are fewer high values than low values in the training set. </w:t>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182"/>
      <w:commentRangeStart w:id="183"/>
      <w:r w:rsidRPr="00FE29DF">
        <w:rPr>
          <w:rFonts w:cstheme="minorHAnsi"/>
          <w:noProof/>
          <w:color w:val="000000"/>
          <w:bdr w:val="none" w:sz="0" w:space="0" w:color="auto" w:frame="1"/>
        </w:rPr>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182"/>
      <w:r w:rsidR="00C97D31">
        <w:rPr>
          <w:rStyle w:val="CommentReference"/>
        </w:rPr>
        <w:commentReference w:id="182"/>
      </w:r>
      <w:commentRangeEnd w:id="183"/>
      <w:r w:rsidR="004A34E6">
        <w:rPr>
          <w:rStyle w:val="CommentReference"/>
        </w:rPr>
        <w:commentReference w:id="183"/>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184"/>
      <w:commentRangeStart w:id="185"/>
      <w:r w:rsidRPr="00FE29DF">
        <w:rPr>
          <w:rFonts w:cstheme="minorHAnsi"/>
          <w:color w:val="000000"/>
        </w:rPr>
        <w:t xml:space="preserve">Tables XX </w:t>
      </w:r>
      <w:commentRangeEnd w:id="184"/>
      <w:r w:rsidRPr="00FE29DF">
        <w:rPr>
          <w:rStyle w:val="CommentReference"/>
          <w:rFonts w:cstheme="minorHAnsi"/>
        </w:rPr>
        <w:commentReference w:id="184"/>
      </w:r>
      <w:commentRangeEnd w:id="185"/>
      <w:r w:rsidR="00C97D31">
        <w:rPr>
          <w:rStyle w:val="CommentReference"/>
        </w:rPr>
        <w:commentReference w:id="185"/>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34C31024"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186"/>
      <w:commentRangeStart w:id="187"/>
      <w:r w:rsidR="00A75088" w:rsidRPr="00FE29DF">
        <w:rPr>
          <w:rFonts w:cstheme="minorHAnsi"/>
          <w:color w:val="000000"/>
        </w:rPr>
        <w:t xml:space="preserve">(Note that while collinearity between variables does not matter for prediction with random forest, it most likely </w:t>
      </w:r>
      <w:r w:rsidR="00840A62">
        <w:rPr>
          <w:rFonts w:cstheme="minorHAnsi"/>
          <w:color w:val="000000"/>
        </w:rPr>
        <w:t>reduce</w:t>
      </w:r>
      <w:r w:rsidR="00A75088" w:rsidRPr="00FE29DF">
        <w:rPr>
          <w:rFonts w:cstheme="minorHAnsi"/>
          <w:color w:val="000000"/>
        </w:rPr>
        <w:t>s the variable importance calculations via permutation.</w:t>
      </w:r>
      <w:r w:rsidR="00840A62">
        <w:rPr>
          <w:rFonts w:cstheme="minorHAnsi"/>
          <w:color w:val="000000"/>
        </w:rPr>
        <w:fldChar w:fldCharType="begin"/>
      </w:r>
      <w:r w:rsidR="00840A62">
        <w:rPr>
          <w:rFonts w:cstheme="minorHAnsi"/>
          <w:color w:val="000000"/>
        </w:rPr>
        <w:instrText xml:space="preserve"> ADDIN ZOTERO_ITEM CSL_CITATION {"citationID":"MjLP0eU0","properties":{"formattedCitation":"\\super 39\\nosupersub{}","plainCitation":"39","noteIndex":0},"citationItems":[{"id":24260,"uris":["http://zotero.org/users/3414252/items/YF88YEP6"],"uri":["http://zotero.org/users/3414252/items/YF88YEP6"],"itemData":{"id":24260,"type":"article-journal","abstract":"This paper is about variable selection with the random forests algorithm in presence of correlated predictors. In high-dimensional regression or classification frameworks, variable selection is a difficult task, that becomes even more challenging in the presence of highly correlated predictors. Firstly we provide a theoretical study of the permutation importance measure for an additive regression model. This allows us to describe how the correlation between predictors impacts the permutation importance. Our results motivate the use of the recursive feature elimination (RFE) algorithm for variable selection in this context. This algorithm recursively eliminates the variables using permutation importance measure as a ranking criterion. Next various simulation experiments illustrate the efficiency of the RFE algorithm for selecting a small number of variables together with a good prediction error. Finally, this selection algorithm is tested on the Landsat Satellite data from the UCI Machine Learning Repository.","container-title":"Statistics and Computing","DOI":"10.1007/s11222-016-9646-1","ISSN":"1573-1375","issue":"3","journalAbbreviation":"Stat Comput","language":"en","page":"659-678","source":"Springer Link","title":"Correlation and variable importance in random forests","volume":"27","author":[{"family":"Gregorutti","given":"Baptiste"},{"family":"Michel","given":"Bertrand"},{"family":"Saint-Pierre","given":"Philippe"}],"issued":{"date-parts":[["2017",5,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9</w:t>
      </w:r>
      <w:r w:rsidR="00840A62">
        <w:rPr>
          <w:rFonts w:cstheme="minorHAnsi"/>
          <w:color w:val="000000"/>
        </w:rPr>
        <w:fldChar w:fldCharType="end"/>
      </w:r>
      <w:r w:rsidR="00A75088" w:rsidRPr="00FE29DF">
        <w:rPr>
          <w:rFonts w:cstheme="minorHAnsi"/>
          <w:color w:val="000000"/>
        </w:rPr>
        <w:t xml:space="preserve">) </w:t>
      </w:r>
      <w:commentRangeEnd w:id="186"/>
      <w:r>
        <w:rPr>
          <w:rStyle w:val="CommentReference"/>
        </w:rPr>
        <w:commentReference w:id="186"/>
      </w:r>
      <w:commentRangeEnd w:id="187"/>
      <w:r w:rsidR="001C180B">
        <w:rPr>
          <w:rStyle w:val="CommentReference"/>
        </w:rPr>
        <w:commentReference w:id="187"/>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commentRangeStart w:id="188"/>
      <w:r>
        <w:t>Usage Notes</w:t>
      </w:r>
      <w:commentRangeEnd w:id="188"/>
      <w:r w:rsidR="00E53A56">
        <w:rPr>
          <w:rStyle w:val="CommentReference"/>
          <w:rFonts w:ascii="Calibri" w:hAnsi="Calibri" w:cs="Times New Roman"/>
          <w:b w:val="0"/>
          <w:bCs w:val="0"/>
        </w:rPr>
        <w:commentReference w:id="188"/>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w:t>
      </w:r>
      <w:proofErr w:type="gramStart"/>
      <w:r w:rsidRPr="00A50262">
        <w:t>programs</w:t>
      </w:r>
      <w:proofErr w:type="gramEnd"/>
      <w:r w:rsidRPr="00A50262">
        <w:t xml:space="preserve"> or data-processing workflows if they may help others understand or use the data. Please see our </w:t>
      </w:r>
      <w:hyperlink r:id="rId20" w:anchor="code-avail" w:history="1">
        <w:r w:rsidRPr="00A50262">
          <w:rPr>
            <w:rStyle w:val="Hyperlink"/>
          </w:rPr>
          <w:t>code availability policy</w:t>
        </w:r>
      </w:hyperlink>
      <w:r w:rsidRPr="00A50262">
        <w:t xml:space="preserve"> for advice on supplying custom code alongside Data Descriptor manuscripts.</w:t>
      </w:r>
    </w:p>
    <w:p w14:paraId="18B1BE66" w14:textId="6ED45C54"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7523F9EA" w14:textId="7A83CBB5" w:rsidR="00A74D30" w:rsidRDefault="00A74D30" w:rsidP="006A42F1">
      <w:pPr>
        <w:spacing w:before="120"/>
      </w:pPr>
    </w:p>
    <w:p w14:paraId="4F288F39" w14:textId="77777777" w:rsidR="00F63B97" w:rsidRDefault="00A74D30" w:rsidP="008F2363">
      <w:r>
        <w:t xml:space="preserve">Because of the large size of these datasets, we decided both to split up the prediction input files and final prediction files by state </w:t>
      </w:r>
      <w:proofErr w:type="gramStart"/>
      <w:r>
        <w:t>and also</w:t>
      </w:r>
      <w:proofErr w:type="gramEnd"/>
      <w:r>
        <w:t xml:space="preserve"> to save them in </w:t>
      </w:r>
      <w:proofErr w:type="spellStart"/>
      <w:r>
        <w:t>RData</w:t>
      </w:r>
      <w:proofErr w:type="spellEnd"/>
      <w:r>
        <w:t xml:space="preserve"> format. </w:t>
      </w:r>
      <w:commentRangeStart w:id="189"/>
      <w:r>
        <w:t xml:space="preserve">An </w:t>
      </w:r>
      <w:proofErr w:type="spellStart"/>
      <w:r>
        <w:t>RData</w:t>
      </w:r>
      <w:proofErr w:type="spellEnd"/>
      <w:r>
        <w:t xml:space="preserve"> file can be opened in R using the “load” command.</w:t>
      </w:r>
      <w:commentRangeEnd w:id="189"/>
      <w:r>
        <w:rPr>
          <w:rStyle w:val="CommentReference"/>
        </w:rPr>
        <w:commentReference w:id="189"/>
      </w:r>
      <w:r w:rsidR="008F2363">
        <w:t xml:space="preserve"> </w:t>
      </w:r>
    </w:p>
    <w:p w14:paraId="6A7D6CC2" w14:textId="77777777" w:rsidR="00F63B97" w:rsidRDefault="00F63B97" w:rsidP="008F2363"/>
    <w:p w14:paraId="2D2AD0B9" w14:textId="76B3E8F8" w:rsidR="00A74D30" w:rsidRDefault="008A04F4" w:rsidP="008F2363">
      <w:r>
        <w:t xml:space="preserve">Note that the </w:t>
      </w:r>
      <w:r w:rsidR="00E96442">
        <w:t>state data frames range in size from about 2 million rows to about 34 million rows. Especially when reading in the prediction input file for California,</w:t>
      </w:r>
      <w:r w:rsidR="00023DF7">
        <w:t xml:space="preserve"> the size of this </w:t>
      </w:r>
      <w:r w:rsidR="003C1A77">
        <w:t>data frame</w:t>
      </w:r>
      <w:r w:rsidR="00023DF7">
        <w:t xml:space="preserve"> is likely to crash R on a </w:t>
      </w:r>
      <w:r w:rsidR="00F63B97">
        <w:t xml:space="preserve">regular laptop. </w:t>
      </w:r>
      <w:r w:rsidR="003C1A77">
        <w:t xml:space="preserve">A computer with lots of memory and/or cloud computing may be necessary. </w:t>
      </w:r>
    </w:p>
    <w:p w14:paraId="1FFBEEE3" w14:textId="683831A5" w:rsidR="00DD2C29" w:rsidRPr="00B60457" w:rsidRDefault="00994267" w:rsidP="00DD2C29">
      <w:pPr>
        <w:pStyle w:val="Heading3"/>
      </w:pPr>
      <w:commentRangeStart w:id="190"/>
      <w:r>
        <w:t>Code A</w:t>
      </w:r>
      <w:r w:rsidR="00DD2C29" w:rsidRPr="00B60457">
        <w:t>vailability</w:t>
      </w:r>
      <w:commentRangeEnd w:id="190"/>
      <w:r w:rsidR="00E53A56">
        <w:rPr>
          <w:rStyle w:val="CommentReference"/>
          <w:rFonts w:ascii="Calibri" w:hAnsi="Calibri" w:cs="Times New Roman"/>
          <w:b w:val="0"/>
          <w:bCs w:val="0"/>
        </w:rPr>
        <w:commentReference w:id="190"/>
      </w:r>
    </w:p>
    <w:p w14:paraId="16F3BF3B" w14:textId="41EAD72A"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w:t>
      </w:r>
      <w:commentRangeStart w:id="191"/>
      <w:r>
        <w:t>versions of any software used, if relevant, and any specific variables or parameters used to generate, test, or process the current dataset</w:t>
      </w:r>
      <w:commentRangeEnd w:id="191"/>
      <w:r w:rsidR="00D60ED3">
        <w:rPr>
          <w:rStyle w:val="CommentReference"/>
        </w:rPr>
        <w:commentReference w:id="191"/>
      </w:r>
      <w:r>
        <w:t xml:space="preserve">. </w:t>
      </w:r>
    </w:p>
    <w:p w14:paraId="694D4F4E" w14:textId="55E85680" w:rsidR="00C04034" w:rsidRDefault="00C04034" w:rsidP="006A42F1">
      <w:pPr>
        <w:spacing w:before="120"/>
      </w:pPr>
    </w:p>
    <w:p w14:paraId="4D4B4D4F" w14:textId="68D17690" w:rsidR="00C04034" w:rsidRDefault="00060AE3" w:rsidP="006A42F1">
      <w:pPr>
        <w:spacing w:before="120"/>
      </w:pPr>
      <w:r>
        <w:t xml:space="preserve">All code used for downloading and processing the data used in this project, including the machine learning and technical validation code, may be accessed at </w:t>
      </w:r>
      <w:hyperlink r:id="rId21" w:history="1">
        <w:r w:rsidR="00550A31">
          <w:rPr>
            <w:rStyle w:val="Hyperlink"/>
          </w:rPr>
          <w:t>https://github.com/earthlab/Western_states_da</w:t>
        </w:r>
        <w:r w:rsidR="00550A31">
          <w:rPr>
            <w:rStyle w:val="Hyperlink"/>
          </w:rPr>
          <w:t>ily_</w:t>
        </w:r>
        <w:r w:rsidR="00550A31">
          <w:rPr>
            <w:rStyle w:val="Hyperlink"/>
          </w:rPr>
          <w:t>PM2.5</w:t>
        </w:r>
      </w:hyperlink>
      <w:r w:rsidR="001B2365">
        <w:t xml:space="preserve"> .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lastRenderedPageBreak/>
        <w:t>Acknowledgements</w:t>
      </w:r>
    </w:p>
    <w:p w14:paraId="33DEADCB" w14:textId="7C997DF9"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w:t>
      </w:r>
      <w:r w:rsidR="00E53A56">
        <w:rPr>
          <w:rFonts w:asciiTheme="minorHAnsi" w:hAnsiTheme="minorHAnsi" w:cstheme="minorHAnsi"/>
          <w:shd w:val="clear" w:color="auto" w:fill="FFFFFF"/>
        </w:rPr>
        <w:t xml:space="preserve"> </w:t>
      </w:r>
      <w:r w:rsidRPr="00A75088">
        <w:rPr>
          <w:rFonts w:asciiTheme="minorHAnsi" w:hAnsiTheme="minorHAnsi" w:cstheme="minorHAnsi"/>
          <w:shd w:val="clear" w:color="auto" w:fill="FFFFFF"/>
        </w:rPr>
        <w:t>through the University of Colorado Boulder’s Grand Challenge Initiative.</w:t>
      </w:r>
      <w:r w:rsidR="00E53A56">
        <w:rPr>
          <w:rFonts w:asciiTheme="minorHAnsi" w:hAnsiTheme="minorHAnsi" w:cstheme="minorHAnsi"/>
          <w:shd w:val="clear" w:color="auto" w:fill="FFFFFF"/>
        </w:rPr>
        <w:t xml:space="preserve"> We also thank the following individuals and groups who helped us obtain additional monitoring data: </w:t>
      </w:r>
      <w:r w:rsidR="00E53A56">
        <w:t xml:space="preserve">Denise </w:t>
      </w:r>
      <w:proofErr w:type="spellStart"/>
      <w:r w:rsidR="00E53A56">
        <w:t>Odenwalder</w:t>
      </w:r>
      <w:proofErr w:type="spellEnd"/>
      <w:r w:rsidR="00E53A56">
        <w:t xml:space="preserve">, Charles Pearson, and Joseph McCormack at the California Air Resources Board; Seth Lyman at Utah State University for the </w:t>
      </w:r>
      <w:proofErr w:type="spellStart"/>
      <w:r w:rsidR="00E53A56">
        <w:t>Uintah</w:t>
      </w:r>
      <w:proofErr w:type="spellEnd"/>
      <w:r w:rsidR="00E53A56">
        <w:t xml:space="preserve"> Basin PM2.5 data; </w:t>
      </w:r>
      <w:r w:rsidR="008A39EC">
        <w:t xml:space="preserve">and </w:t>
      </w:r>
      <w:r w:rsidR="00E53A56">
        <w:t xml:space="preserve">Geoff </w:t>
      </w:r>
      <w:proofErr w:type="spellStart"/>
      <w:r w:rsidR="00E53A56">
        <w:t>Silcox</w:t>
      </w:r>
      <w:proofErr w:type="spellEnd"/>
      <w:r w:rsidR="00E53A56">
        <w:t xml:space="preserve"> at the University of Utah for the PM2.5 data from the Persistent Cold Air Pool Study (PCAPS). </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w:t>
      </w:r>
      <w:proofErr w:type="gramStart"/>
      <w:r w:rsidR="002438A3">
        <w:t>data</w:t>
      </w:r>
      <w:proofErr w:type="gramEnd"/>
      <w:r w:rsidR="002438A3">
        <w:t xml:space="preserve">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t>
      </w:r>
      <w:proofErr w:type="gramStart"/>
      <w:r w:rsidR="00281EFD">
        <w:rPr>
          <w:rFonts w:ascii="Calibri" w:hAnsi="Calibri" w:cs="Times New Roman"/>
          <w:b w:val="0"/>
          <w:bCs w:val="0"/>
          <w:sz w:val="22"/>
          <w:szCs w:val="22"/>
        </w:rPr>
        <w:t>whole,</w:t>
      </w:r>
      <w:r w:rsidRPr="0033109F">
        <w:rPr>
          <w:rFonts w:ascii="Calibri" w:hAnsi="Calibri" w:cs="Times New Roman"/>
          <w:b w:val="0"/>
          <w:bCs w:val="0"/>
          <w:sz w:val="22"/>
          <w:szCs w:val="22"/>
        </w:rPr>
        <w:t xml:space="preserve"> and</w:t>
      </w:r>
      <w:proofErr w:type="gramEnd"/>
      <w:r w:rsidRPr="0033109F">
        <w:rPr>
          <w:rFonts w:ascii="Calibri" w:hAnsi="Calibri" w:cs="Times New Roman"/>
          <w:b w:val="0"/>
          <w:bCs w:val="0"/>
          <w:sz w:val="22"/>
          <w:szCs w:val="22"/>
        </w:rPr>
        <w:t xml:space="preserve">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t>
      </w:r>
      <w:proofErr w:type="gramStart"/>
      <w:r w:rsidRPr="0033109F">
        <w:rPr>
          <w:rFonts w:ascii="Calibri" w:hAnsi="Calibri" w:cs="Times New Roman"/>
          <w:b w:val="0"/>
          <w:bCs w:val="0"/>
          <w:sz w:val="22"/>
          <w:szCs w:val="22"/>
        </w:rPr>
        <w:t>words, and</w:t>
      </w:r>
      <w:proofErr w:type="gramEnd"/>
      <w:r w:rsidRPr="0033109F">
        <w:rPr>
          <w:rFonts w:ascii="Calibri" w:hAnsi="Calibri" w:cs="Times New Roman"/>
          <w:b w:val="0"/>
          <w:bCs w:val="0"/>
          <w:sz w:val="22"/>
          <w:szCs w:val="22"/>
        </w:rPr>
        <w:t xml:space="preserve">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lastRenderedPageBreak/>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192"/>
      <w:r w:rsidRPr="0033109F">
        <w:t>References</w:t>
      </w:r>
      <w:commentRangeEnd w:id="192"/>
      <w:r w:rsidR="00DD66D7">
        <w:rPr>
          <w:rStyle w:val="CommentReference"/>
          <w:rFonts w:ascii="Calibri" w:hAnsi="Calibri" w:cs="Times New Roman"/>
          <w:b w:val="0"/>
          <w:bCs w:val="0"/>
        </w:rPr>
        <w:commentReference w:id="192"/>
      </w:r>
    </w:p>
    <w:p w14:paraId="0A0FC15D" w14:textId="77777777" w:rsidR="00840A62" w:rsidRPr="00840A62" w:rsidRDefault="0040363D" w:rsidP="00840A62">
      <w:pPr>
        <w:pStyle w:val="Bibliography"/>
        <w:rPr>
          <w:rFonts w:ascii="Times New Roman" w:hAnsi="Times New Roman"/>
          <w:sz w:val="24"/>
          <w:szCs w:val="24"/>
        </w:rPr>
      </w:pPr>
      <w:r>
        <w:fldChar w:fldCharType="begin"/>
      </w:r>
      <w:ins w:id="193" w:author="Colleen Reid" w:date="2020-05-24T21:01:00Z">
        <w:r w:rsidR="00840A62">
          <w:instrText xml:space="preserve"> ADDIN ZOTERO_BIBL {"uncited":[],"omitted":[],"custom":[]} CSL_BIBLIOGRAPHY </w:instrText>
        </w:r>
      </w:ins>
      <w:del w:id="194" w:author="Colleen Reid" w:date="2020-05-24T20:59:00Z">
        <w:r w:rsidDel="00840A62">
          <w:delInstrText xml:space="preserve"> ADDIN ZOTERO_BIBL {"uncited":[],"omitted":[],"custom":[]} CSL_BIBLIOGRAPHY </w:delInstrText>
        </w:r>
      </w:del>
      <w:r>
        <w:fldChar w:fldCharType="separate"/>
      </w:r>
      <w:r w:rsidR="00840A62" w:rsidRPr="00840A62">
        <w:rPr>
          <w:rFonts w:ascii="Times New Roman" w:hAnsi="Times New Roman"/>
          <w:sz w:val="24"/>
          <w:szCs w:val="24"/>
        </w:rPr>
        <w:t>1.</w:t>
      </w:r>
      <w:r w:rsidR="00840A62" w:rsidRPr="00840A62">
        <w:rPr>
          <w:rFonts w:ascii="Times New Roman" w:hAnsi="Times New Roman"/>
          <w:sz w:val="24"/>
          <w:szCs w:val="24"/>
        </w:rPr>
        <w:tab/>
        <w:t xml:space="preserve">Achilleos, S. </w:t>
      </w:r>
      <w:r w:rsidR="00840A62" w:rsidRPr="00840A62">
        <w:rPr>
          <w:rFonts w:ascii="Times New Roman" w:hAnsi="Times New Roman"/>
          <w:i/>
          <w:iCs/>
          <w:sz w:val="24"/>
          <w:szCs w:val="24"/>
        </w:rPr>
        <w:t>et al.</w:t>
      </w:r>
      <w:r w:rsidR="00840A62" w:rsidRPr="00840A62">
        <w:rPr>
          <w:rFonts w:ascii="Times New Roman" w:hAnsi="Times New Roman"/>
          <w:sz w:val="24"/>
          <w:szCs w:val="24"/>
        </w:rPr>
        <w:t xml:space="preserve"> Acute effects of fine particulate matter constituents on mortality: A systematic review and meta-regression analysis. </w:t>
      </w:r>
      <w:r w:rsidR="00840A62" w:rsidRPr="00840A62">
        <w:rPr>
          <w:rFonts w:ascii="Times New Roman" w:hAnsi="Times New Roman"/>
          <w:i/>
          <w:iCs/>
          <w:sz w:val="24"/>
          <w:szCs w:val="24"/>
        </w:rPr>
        <w:t>Environ. Int.</w:t>
      </w:r>
      <w:r w:rsidR="00840A62" w:rsidRPr="00840A62">
        <w:rPr>
          <w:rFonts w:ascii="Times New Roman" w:hAnsi="Times New Roman"/>
          <w:sz w:val="24"/>
          <w:szCs w:val="24"/>
        </w:rPr>
        <w:t xml:space="preserve"> </w:t>
      </w:r>
      <w:r w:rsidR="00840A62" w:rsidRPr="00840A62">
        <w:rPr>
          <w:rFonts w:ascii="Times New Roman" w:hAnsi="Times New Roman"/>
          <w:b/>
          <w:bCs/>
          <w:sz w:val="24"/>
          <w:szCs w:val="24"/>
        </w:rPr>
        <w:t>109</w:t>
      </w:r>
      <w:r w:rsidR="00840A62" w:rsidRPr="00840A62">
        <w:rPr>
          <w:rFonts w:ascii="Times New Roman" w:hAnsi="Times New Roman"/>
          <w:sz w:val="24"/>
          <w:szCs w:val="24"/>
        </w:rPr>
        <w:t>, 89–100 (2017).</w:t>
      </w:r>
    </w:p>
    <w:p w14:paraId="1979C0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w:t>
      </w:r>
      <w:r w:rsidRPr="00840A62">
        <w:rPr>
          <w:rFonts w:ascii="Times New Roman" w:hAnsi="Times New Roman"/>
          <w:sz w:val="24"/>
          <w:szCs w:val="24"/>
        </w:rPr>
        <w:tab/>
        <w:t xml:space="preserve">Xing, Y.-F., Xu, Y.-H., Shi, M.-H. &amp; Lian, Y.-X. The impact of PM2.5 on the human respiratory system. </w:t>
      </w:r>
      <w:r w:rsidRPr="00840A62">
        <w:rPr>
          <w:rFonts w:ascii="Times New Roman" w:hAnsi="Times New Roman"/>
          <w:i/>
          <w:iCs/>
          <w:sz w:val="24"/>
          <w:szCs w:val="24"/>
        </w:rPr>
        <w:t>J. Thorac. Dis.</w:t>
      </w:r>
      <w:r w:rsidRPr="00840A62">
        <w:rPr>
          <w:rFonts w:ascii="Times New Roman" w:hAnsi="Times New Roman"/>
          <w:sz w:val="24"/>
          <w:szCs w:val="24"/>
        </w:rPr>
        <w:t xml:space="preserve"> </w:t>
      </w:r>
      <w:r w:rsidRPr="00840A62">
        <w:rPr>
          <w:rFonts w:ascii="Times New Roman" w:hAnsi="Times New Roman"/>
          <w:b/>
          <w:bCs/>
          <w:sz w:val="24"/>
          <w:szCs w:val="24"/>
        </w:rPr>
        <w:t>8</w:t>
      </w:r>
      <w:r w:rsidRPr="00840A62">
        <w:rPr>
          <w:rFonts w:ascii="Times New Roman" w:hAnsi="Times New Roman"/>
          <w:sz w:val="24"/>
          <w:szCs w:val="24"/>
        </w:rPr>
        <w:t>, E69-74 (2016).</w:t>
      </w:r>
    </w:p>
    <w:p w14:paraId="6EDD1B7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w:t>
      </w:r>
      <w:r w:rsidRPr="00840A62">
        <w:rPr>
          <w:rFonts w:ascii="Times New Roman" w:hAnsi="Times New Roman"/>
          <w:sz w:val="24"/>
          <w:szCs w:val="24"/>
        </w:rPr>
        <w:tab/>
        <w:t xml:space="preserve">Rajagopalan, S., Al-Kindi, S. G. &amp; Brook, R. D. Air Pollution and Cardiovascular Disease: JACC State-of-the-Art Review. </w:t>
      </w:r>
      <w:r w:rsidRPr="00840A62">
        <w:rPr>
          <w:rFonts w:ascii="Times New Roman" w:hAnsi="Times New Roman"/>
          <w:i/>
          <w:iCs/>
          <w:sz w:val="24"/>
          <w:szCs w:val="24"/>
        </w:rPr>
        <w:t>J. Am. Coll. Cardiol.</w:t>
      </w:r>
      <w:r w:rsidRPr="00840A62">
        <w:rPr>
          <w:rFonts w:ascii="Times New Roman" w:hAnsi="Times New Roman"/>
          <w:sz w:val="24"/>
          <w:szCs w:val="24"/>
        </w:rPr>
        <w:t xml:space="preserve"> </w:t>
      </w:r>
      <w:r w:rsidRPr="00840A62">
        <w:rPr>
          <w:rFonts w:ascii="Times New Roman" w:hAnsi="Times New Roman"/>
          <w:b/>
          <w:bCs/>
          <w:sz w:val="24"/>
          <w:szCs w:val="24"/>
        </w:rPr>
        <w:t>72</w:t>
      </w:r>
      <w:r w:rsidRPr="00840A62">
        <w:rPr>
          <w:rFonts w:ascii="Times New Roman" w:hAnsi="Times New Roman"/>
          <w:sz w:val="24"/>
          <w:szCs w:val="24"/>
        </w:rPr>
        <w:t>, 2054–2070 (2018).</w:t>
      </w:r>
    </w:p>
    <w:p w14:paraId="3374A00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4.</w:t>
      </w:r>
      <w:r w:rsidRPr="00840A62">
        <w:rPr>
          <w:rFonts w:ascii="Times New Roman" w:hAnsi="Times New Roman"/>
          <w:sz w:val="24"/>
          <w:szCs w:val="24"/>
        </w:rPr>
        <w:tab/>
        <w:t xml:space="preserve">Klepac, P., Locatelli, I., Korošec, S., Künzli, N. &amp; Kukec, A. Ambient air pollution and pregnancy outcomes: A comprehensive review and identification of environmental public health challenges.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67</w:t>
      </w:r>
      <w:r w:rsidRPr="00840A62">
        <w:rPr>
          <w:rFonts w:ascii="Times New Roman" w:hAnsi="Times New Roman"/>
          <w:sz w:val="24"/>
          <w:szCs w:val="24"/>
        </w:rPr>
        <w:t>, 144–159 (2018).</w:t>
      </w:r>
    </w:p>
    <w:p w14:paraId="1C2C95C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5.</w:t>
      </w:r>
      <w:r w:rsidRPr="00840A62">
        <w:rPr>
          <w:rFonts w:ascii="Times New Roman" w:hAnsi="Times New Roman"/>
          <w:sz w:val="24"/>
          <w:szCs w:val="24"/>
        </w:rPr>
        <w:tab/>
        <w:t xml:space="preserve">Hamra, G. B. </w:t>
      </w:r>
      <w:r w:rsidRPr="00840A62">
        <w:rPr>
          <w:rFonts w:ascii="Times New Roman" w:hAnsi="Times New Roman"/>
          <w:i/>
          <w:iCs/>
          <w:sz w:val="24"/>
          <w:szCs w:val="24"/>
        </w:rPr>
        <w:t>et al.</w:t>
      </w:r>
      <w:r w:rsidRPr="00840A62">
        <w:rPr>
          <w:rFonts w:ascii="Times New Roman" w:hAnsi="Times New Roman"/>
          <w:sz w:val="24"/>
          <w:szCs w:val="24"/>
        </w:rPr>
        <w:t xml:space="preserve"> Outdoor particulate matter exposure and lung cancer: a systematic review and meta-analysis.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22</w:t>
      </w:r>
      <w:r w:rsidRPr="00840A62">
        <w:rPr>
          <w:rFonts w:ascii="Times New Roman" w:hAnsi="Times New Roman"/>
          <w:sz w:val="24"/>
          <w:szCs w:val="24"/>
        </w:rPr>
        <w:t>, 906–911 (2014).</w:t>
      </w:r>
    </w:p>
    <w:p w14:paraId="757B77B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6.</w:t>
      </w:r>
      <w:r w:rsidRPr="00840A62">
        <w:rPr>
          <w:rFonts w:ascii="Times New Roman" w:hAnsi="Times New Roman"/>
          <w:sz w:val="24"/>
          <w:szCs w:val="24"/>
        </w:rPr>
        <w:tab/>
        <w:t xml:space="preserve">Fann, N., Kim, S.-Y., Olives, C. &amp; Sheppard, L. Estimated Changes in Life Expectancy and Adult Mortality Resulting from Declining PM2.5 Exposures in the Contiguous United States: 1980-2010.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25</w:t>
      </w:r>
      <w:r w:rsidRPr="00840A62">
        <w:rPr>
          <w:rFonts w:ascii="Times New Roman" w:hAnsi="Times New Roman"/>
          <w:sz w:val="24"/>
          <w:szCs w:val="24"/>
        </w:rPr>
        <w:t>, 097003 (2017).</w:t>
      </w:r>
    </w:p>
    <w:p w14:paraId="1CAD9C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7.</w:t>
      </w:r>
      <w:r w:rsidRPr="00840A62">
        <w:rPr>
          <w:rFonts w:ascii="Times New Roman" w:hAnsi="Times New Roman"/>
          <w:sz w:val="24"/>
          <w:szCs w:val="24"/>
        </w:rPr>
        <w:tab/>
        <w:t xml:space="preserve">McClure, C. D. &amp; Jaffe, D. A. US particulate matter air quality improves except in wildfire-prone areas. </w:t>
      </w:r>
      <w:r w:rsidRPr="00840A62">
        <w:rPr>
          <w:rFonts w:ascii="Times New Roman" w:hAnsi="Times New Roman"/>
          <w:i/>
          <w:iCs/>
          <w:sz w:val="24"/>
          <w:szCs w:val="24"/>
        </w:rPr>
        <w:t>Proc. Natl. Acad. Sci.</w:t>
      </w:r>
      <w:r w:rsidRPr="00840A62">
        <w:rPr>
          <w:rFonts w:ascii="Times New Roman" w:hAnsi="Times New Roman"/>
          <w:sz w:val="24"/>
          <w:szCs w:val="24"/>
        </w:rPr>
        <w:t xml:space="preserve"> 201804353 (2018) doi:10.1073/pnas.1804353115.</w:t>
      </w:r>
    </w:p>
    <w:p w14:paraId="4B5B8FA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8.</w:t>
      </w:r>
      <w:r w:rsidRPr="00840A62">
        <w:rPr>
          <w:rFonts w:ascii="Times New Roman" w:hAnsi="Times New Roman"/>
          <w:sz w:val="24"/>
          <w:szCs w:val="24"/>
        </w:rPr>
        <w:tab/>
        <w:t xml:space="preserve">O’Dell, K., Ford, B., Fischer, E. V. &amp; Pierce, J. R. The contribution of wildland-fire smoke to US PM2.5 and its influence on recent trend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doi:10.1021/acs.est.8b05430.</w:t>
      </w:r>
    </w:p>
    <w:p w14:paraId="12A40AD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9.</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Associations between respiratory health and ozone and fine particulate matter during a wildfire event.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29</w:t>
      </w:r>
      <w:r w:rsidRPr="00840A62">
        <w:rPr>
          <w:rFonts w:ascii="Times New Roman" w:hAnsi="Times New Roman"/>
          <w:sz w:val="24"/>
          <w:szCs w:val="24"/>
        </w:rPr>
        <w:t>, 291–298 (2019).</w:t>
      </w:r>
    </w:p>
    <w:p w14:paraId="3A407A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0.</w:t>
      </w:r>
      <w:r w:rsidRPr="00840A62">
        <w:rPr>
          <w:rFonts w:ascii="Times New Roman" w:hAnsi="Times New Roman"/>
          <w:sz w:val="24"/>
          <w:szCs w:val="24"/>
        </w:rPr>
        <w:tab/>
        <w:t xml:space="preserve">Brokamp, C., Brandt, E. B. &amp; Ryan, P. H. Assessing Exposure to Outdoor Air Pollution for Epidemiological Studies: Model-based and Personal Sampling Strategies. </w:t>
      </w:r>
      <w:r w:rsidRPr="00840A62">
        <w:rPr>
          <w:rFonts w:ascii="Times New Roman" w:hAnsi="Times New Roman"/>
          <w:i/>
          <w:iCs/>
          <w:sz w:val="24"/>
          <w:szCs w:val="24"/>
        </w:rPr>
        <w:t>J. Allergy Clin. Immunol.</w:t>
      </w:r>
      <w:r w:rsidRPr="00840A62">
        <w:rPr>
          <w:rFonts w:ascii="Times New Roman" w:hAnsi="Times New Roman"/>
          <w:sz w:val="24"/>
          <w:szCs w:val="24"/>
        </w:rPr>
        <w:t xml:space="preserve"> (2019) doi:10.1016/j.jaci.2019.04.019.</w:t>
      </w:r>
    </w:p>
    <w:p w14:paraId="56AA3FA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1.</w:t>
      </w:r>
      <w:r w:rsidRPr="00840A62">
        <w:rPr>
          <w:rFonts w:ascii="Times New Roman" w:hAnsi="Times New Roman"/>
          <w:sz w:val="24"/>
          <w:szCs w:val="24"/>
        </w:rPr>
        <w:tab/>
        <w:t xml:space="preserve">Zeger, S. L. </w:t>
      </w:r>
      <w:r w:rsidRPr="00840A62">
        <w:rPr>
          <w:rFonts w:ascii="Times New Roman" w:hAnsi="Times New Roman"/>
          <w:i/>
          <w:iCs/>
          <w:sz w:val="24"/>
          <w:szCs w:val="24"/>
        </w:rPr>
        <w:t>et al.</w:t>
      </w:r>
      <w:r w:rsidRPr="00840A62">
        <w:rPr>
          <w:rFonts w:ascii="Times New Roman" w:hAnsi="Times New Roman"/>
          <w:sz w:val="24"/>
          <w:szCs w:val="24"/>
        </w:rPr>
        <w:t xml:space="preserve"> Exposure measurement error in time-series studies of air pollution: concepts and consequences. </w:t>
      </w:r>
      <w:r w:rsidRPr="00840A62">
        <w:rPr>
          <w:rFonts w:ascii="Times New Roman" w:hAnsi="Times New Roman"/>
          <w:i/>
          <w:iCs/>
          <w:sz w:val="24"/>
          <w:szCs w:val="24"/>
        </w:rPr>
        <w:t>Environ. Health Perspect.</w:t>
      </w:r>
      <w:r w:rsidRPr="00840A62">
        <w:rPr>
          <w:rFonts w:ascii="Times New Roman" w:hAnsi="Times New Roman"/>
          <w:sz w:val="24"/>
          <w:szCs w:val="24"/>
        </w:rPr>
        <w:t xml:space="preserve"> </w:t>
      </w:r>
      <w:r w:rsidRPr="00840A62">
        <w:rPr>
          <w:rFonts w:ascii="Times New Roman" w:hAnsi="Times New Roman"/>
          <w:b/>
          <w:bCs/>
          <w:sz w:val="24"/>
          <w:szCs w:val="24"/>
        </w:rPr>
        <w:t>108</w:t>
      </w:r>
      <w:r w:rsidRPr="00840A62">
        <w:rPr>
          <w:rFonts w:ascii="Times New Roman" w:hAnsi="Times New Roman"/>
          <w:sz w:val="24"/>
          <w:szCs w:val="24"/>
        </w:rPr>
        <w:t>, 419–426 (2000).</w:t>
      </w:r>
    </w:p>
    <w:p w14:paraId="5C58A7A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2.</w:t>
      </w:r>
      <w:r w:rsidRPr="00840A62">
        <w:rPr>
          <w:rFonts w:ascii="Times New Roman" w:hAnsi="Times New Roman"/>
          <w:sz w:val="24"/>
          <w:szCs w:val="24"/>
        </w:rPr>
        <w:tab/>
        <w:t xml:space="preserve">Liu, J. C., Pereira, G., Uhl, S. A., Bravo, M. A. &amp; Bell, M. L. A systematic review of the physical health impacts from non-occupational exposure to wildfire smoke.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36</w:t>
      </w:r>
      <w:r w:rsidRPr="00840A62">
        <w:rPr>
          <w:rFonts w:ascii="Times New Roman" w:hAnsi="Times New Roman"/>
          <w:sz w:val="24"/>
          <w:szCs w:val="24"/>
        </w:rPr>
        <w:t>, 120–132 (2015).</w:t>
      </w:r>
    </w:p>
    <w:p w14:paraId="5023D40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3.</w:t>
      </w:r>
      <w:r w:rsidRPr="00840A62">
        <w:rPr>
          <w:rFonts w:ascii="Times New Roman" w:hAnsi="Times New Roman"/>
          <w:sz w:val="24"/>
          <w:szCs w:val="24"/>
        </w:rPr>
        <w:tab/>
        <w:t xml:space="preserve">Hu, H. </w:t>
      </w:r>
      <w:r w:rsidRPr="00840A62">
        <w:rPr>
          <w:rFonts w:ascii="Times New Roman" w:hAnsi="Times New Roman"/>
          <w:i/>
          <w:iCs/>
          <w:sz w:val="24"/>
          <w:szCs w:val="24"/>
        </w:rPr>
        <w:t>et al.</w:t>
      </w:r>
      <w:r w:rsidRPr="00840A62">
        <w:rPr>
          <w:rFonts w:ascii="Times New Roman" w:hAnsi="Times New Roman"/>
          <w:sz w:val="24"/>
          <w:szCs w:val="24"/>
        </w:rPr>
        <w:t xml:space="preserve"> Satellite-based high-resolution mapping of ground-level PM2.5 concentrations over East China using a spatiotemporal regression kriging model. </w:t>
      </w:r>
      <w:r w:rsidRPr="00840A62">
        <w:rPr>
          <w:rFonts w:ascii="Times New Roman" w:hAnsi="Times New Roman"/>
          <w:i/>
          <w:iCs/>
          <w:sz w:val="24"/>
          <w:szCs w:val="24"/>
        </w:rPr>
        <w:t>Sci. Total Environ.</w:t>
      </w:r>
      <w:r w:rsidRPr="00840A62">
        <w:rPr>
          <w:rFonts w:ascii="Times New Roman" w:hAnsi="Times New Roman"/>
          <w:sz w:val="24"/>
          <w:szCs w:val="24"/>
        </w:rPr>
        <w:t xml:space="preserve"> </w:t>
      </w:r>
      <w:r w:rsidRPr="00840A62">
        <w:rPr>
          <w:rFonts w:ascii="Times New Roman" w:hAnsi="Times New Roman"/>
          <w:b/>
          <w:bCs/>
          <w:sz w:val="24"/>
          <w:szCs w:val="24"/>
        </w:rPr>
        <w:t>672</w:t>
      </w:r>
      <w:r w:rsidRPr="00840A62">
        <w:rPr>
          <w:rFonts w:ascii="Times New Roman" w:hAnsi="Times New Roman"/>
          <w:sz w:val="24"/>
          <w:szCs w:val="24"/>
        </w:rPr>
        <w:t>, 479–490 (2019).</w:t>
      </w:r>
    </w:p>
    <w:p w14:paraId="0989289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4.</w:t>
      </w:r>
      <w:r w:rsidRPr="00840A62">
        <w:rPr>
          <w:rFonts w:ascii="Times New Roman" w:hAnsi="Times New Roman"/>
          <w:sz w:val="24"/>
          <w:szCs w:val="24"/>
        </w:rPr>
        <w:tab/>
        <w:t xml:space="preserve">Lassman, W. </w:t>
      </w:r>
      <w:r w:rsidRPr="00840A62">
        <w:rPr>
          <w:rFonts w:ascii="Times New Roman" w:hAnsi="Times New Roman"/>
          <w:i/>
          <w:iCs/>
          <w:sz w:val="24"/>
          <w:szCs w:val="24"/>
        </w:rPr>
        <w:t>et al.</w:t>
      </w:r>
      <w:r w:rsidRPr="00840A62">
        <w:rPr>
          <w:rFonts w:ascii="Times New Roman" w:hAnsi="Times New Roman"/>
          <w:sz w:val="24"/>
          <w:szCs w:val="24"/>
        </w:rPr>
        <w:t xml:space="preserve"> Spatial and temporal estimates of population exposure to wildfire smoke during the Washington state 2012 wildfire season using blended model, satellite, and in situ data. </w:t>
      </w:r>
      <w:r w:rsidRPr="00840A62">
        <w:rPr>
          <w:rFonts w:ascii="Times New Roman" w:hAnsi="Times New Roman"/>
          <w:i/>
          <w:iCs/>
          <w:sz w:val="24"/>
          <w:szCs w:val="24"/>
        </w:rPr>
        <w:t>GeoHealth</w:t>
      </w:r>
      <w:r w:rsidRPr="00840A62">
        <w:rPr>
          <w:rFonts w:ascii="Times New Roman" w:hAnsi="Times New Roman"/>
          <w:sz w:val="24"/>
          <w:szCs w:val="24"/>
        </w:rPr>
        <w:t xml:space="preserve"> </w:t>
      </w:r>
      <w:r w:rsidRPr="00840A62">
        <w:rPr>
          <w:rFonts w:ascii="Times New Roman" w:hAnsi="Times New Roman"/>
          <w:b/>
          <w:bCs/>
          <w:sz w:val="24"/>
          <w:szCs w:val="24"/>
        </w:rPr>
        <w:t>1</w:t>
      </w:r>
      <w:r w:rsidRPr="00840A62">
        <w:rPr>
          <w:rFonts w:ascii="Times New Roman" w:hAnsi="Times New Roman"/>
          <w:sz w:val="24"/>
          <w:szCs w:val="24"/>
        </w:rPr>
        <w:t>, 106–121 (2017).</w:t>
      </w:r>
    </w:p>
    <w:p w14:paraId="6DE811B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5.</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Spatiotemporal prediction of fine particulate matter during the 2008 northern California wildfires using machine learning.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49</w:t>
      </w:r>
      <w:r w:rsidRPr="00840A62">
        <w:rPr>
          <w:rFonts w:ascii="Times New Roman" w:hAnsi="Times New Roman"/>
          <w:sz w:val="24"/>
          <w:szCs w:val="24"/>
        </w:rPr>
        <w:t>, 3887–96 (2015).</w:t>
      </w:r>
    </w:p>
    <w:p w14:paraId="7AFC44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6.</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ssessing PM2.5 Exposures with High Spatiotemporal Resolution across the Continental United States.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50</w:t>
      </w:r>
      <w:r w:rsidRPr="00840A62">
        <w:rPr>
          <w:rFonts w:ascii="Times New Roman" w:hAnsi="Times New Roman"/>
          <w:sz w:val="24"/>
          <w:szCs w:val="24"/>
        </w:rPr>
        <w:t>, 4712–21 (2016).</w:t>
      </w:r>
    </w:p>
    <w:p w14:paraId="3ADF333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17.</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30</w:t>
      </w:r>
      <w:r w:rsidRPr="00840A62">
        <w:rPr>
          <w:rFonts w:ascii="Times New Roman" w:hAnsi="Times New Roman"/>
          <w:sz w:val="24"/>
          <w:szCs w:val="24"/>
        </w:rPr>
        <w:t>, 104909 (2019).</w:t>
      </w:r>
    </w:p>
    <w:p w14:paraId="1FBD666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8.</w:t>
      </w:r>
      <w:r w:rsidRPr="00840A62">
        <w:rPr>
          <w:rFonts w:ascii="Times New Roman" w:hAnsi="Times New Roman"/>
          <w:sz w:val="24"/>
          <w:szCs w:val="24"/>
        </w:rPr>
        <w:tab/>
        <w:t xml:space="preserve">Hu, X. </w:t>
      </w:r>
      <w:r w:rsidRPr="00840A62">
        <w:rPr>
          <w:rFonts w:ascii="Times New Roman" w:hAnsi="Times New Roman"/>
          <w:i/>
          <w:iCs/>
          <w:sz w:val="24"/>
          <w:szCs w:val="24"/>
        </w:rPr>
        <w:t>et al.</w:t>
      </w:r>
      <w:r w:rsidRPr="00840A62">
        <w:rPr>
          <w:rFonts w:ascii="Times New Roman" w:hAnsi="Times New Roman"/>
          <w:sz w:val="24"/>
          <w:szCs w:val="24"/>
        </w:rPr>
        <w:t xml:space="preserve"> Estimating PM2.5 Concentrations in the Conterminous United States Using the Random Forest Approach.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936–6944 (2017).</w:t>
      </w:r>
    </w:p>
    <w:p w14:paraId="400F577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9.</w:t>
      </w:r>
      <w:r w:rsidRPr="00840A62">
        <w:rPr>
          <w:rFonts w:ascii="Times New Roman" w:hAnsi="Times New Roman"/>
          <w:sz w:val="24"/>
          <w:szCs w:val="24"/>
        </w:rPr>
        <w:tab/>
        <w:t xml:space="preserve">Bellinger, C., Jabbar, M. S. M., Zaiane, O. &amp; Osornio-Vargas, A. A systematic review of data mining and machine learning for air pollution epidemiology. </w:t>
      </w:r>
      <w:r w:rsidRPr="00840A62">
        <w:rPr>
          <w:rFonts w:ascii="Times New Roman" w:hAnsi="Times New Roman"/>
          <w:i/>
          <w:iCs/>
          <w:sz w:val="24"/>
          <w:szCs w:val="24"/>
        </w:rPr>
        <w:t>Bmc Public Health</w:t>
      </w:r>
      <w:r w:rsidRPr="00840A62">
        <w:rPr>
          <w:rFonts w:ascii="Times New Roman" w:hAnsi="Times New Roman"/>
          <w:sz w:val="24"/>
          <w:szCs w:val="24"/>
        </w:rPr>
        <w:t xml:space="preserve"> </w:t>
      </w:r>
      <w:r w:rsidRPr="00840A62">
        <w:rPr>
          <w:rFonts w:ascii="Times New Roman" w:hAnsi="Times New Roman"/>
          <w:b/>
          <w:bCs/>
          <w:sz w:val="24"/>
          <w:szCs w:val="24"/>
        </w:rPr>
        <w:t>17</w:t>
      </w:r>
      <w:r w:rsidRPr="00840A62">
        <w:rPr>
          <w:rFonts w:ascii="Times New Roman" w:hAnsi="Times New Roman"/>
          <w:sz w:val="24"/>
          <w:szCs w:val="24"/>
        </w:rPr>
        <w:t>, 907 (2017).</w:t>
      </w:r>
    </w:p>
    <w:p w14:paraId="279A367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0.</w:t>
      </w:r>
      <w:r w:rsidRPr="00840A62">
        <w:rPr>
          <w:rFonts w:ascii="Times New Roman" w:hAnsi="Times New Roman"/>
          <w:sz w:val="24"/>
          <w:szCs w:val="24"/>
        </w:rPr>
        <w:tab/>
        <w:t xml:space="preserve">Silcox, G. D., Kelly, K. E., Crosman, E. T., Whiteman, C. D. &amp; Allen, B. L. Wintertime PM2.5 concentrations during persistent, multi-day cold-air pools in a mountain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6</w:t>
      </w:r>
      <w:r w:rsidRPr="00840A62">
        <w:rPr>
          <w:rFonts w:ascii="Times New Roman" w:hAnsi="Times New Roman"/>
          <w:sz w:val="24"/>
          <w:szCs w:val="24"/>
        </w:rPr>
        <w:t>, 17–24 (2012).</w:t>
      </w:r>
    </w:p>
    <w:p w14:paraId="622901D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1.</w:t>
      </w:r>
      <w:r w:rsidRPr="00840A62">
        <w:rPr>
          <w:rFonts w:ascii="Times New Roman" w:hAnsi="Times New Roman"/>
          <w:sz w:val="24"/>
          <w:szCs w:val="24"/>
        </w:rPr>
        <w:tab/>
        <w:t xml:space="preserve">Chudnovsky, A. A., Kostinski, A., Lyapustin, A. &amp; Koutrakis, P. Spatial scales of pollution from variable resolution satellite imaging. </w:t>
      </w:r>
      <w:r w:rsidRPr="00840A62">
        <w:rPr>
          <w:rFonts w:ascii="Times New Roman" w:hAnsi="Times New Roman"/>
          <w:i/>
          <w:iCs/>
          <w:sz w:val="24"/>
          <w:szCs w:val="24"/>
        </w:rPr>
        <w:t>Env. Pollut</w:t>
      </w:r>
      <w:r w:rsidRPr="00840A62">
        <w:rPr>
          <w:rFonts w:ascii="Times New Roman" w:hAnsi="Times New Roman"/>
          <w:sz w:val="24"/>
          <w:szCs w:val="24"/>
        </w:rPr>
        <w:t xml:space="preserve"> </w:t>
      </w:r>
      <w:r w:rsidRPr="00840A62">
        <w:rPr>
          <w:rFonts w:ascii="Times New Roman" w:hAnsi="Times New Roman"/>
          <w:b/>
          <w:bCs/>
          <w:sz w:val="24"/>
          <w:szCs w:val="24"/>
        </w:rPr>
        <w:t>172C</w:t>
      </w:r>
      <w:r w:rsidRPr="00840A62">
        <w:rPr>
          <w:rFonts w:ascii="Times New Roman" w:hAnsi="Times New Roman"/>
          <w:sz w:val="24"/>
          <w:szCs w:val="24"/>
        </w:rPr>
        <w:t>, 131–138 (2012).</w:t>
      </w:r>
    </w:p>
    <w:p w14:paraId="5A39A52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2.</w:t>
      </w:r>
      <w:r w:rsidRPr="00840A62">
        <w:rPr>
          <w:rFonts w:ascii="Times New Roman" w:hAnsi="Times New Roman"/>
          <w:sz w:val="24"/>
          <w:szCs w:val="24"/>
        </w:rPr>
        <w:tab/>
        <w:t xml:space="preserve">Lee, H. J. Benefits of High Resolution PM2.5 Prediction using Satellite MAIAC AOD and Land Use Regression for Exposure Assessment: California Example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doi:10.1021/acs.est.9b03799.</w:t>
      </w:r>
    </w:p>
    <w:p w14:paraId="7081742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3.</w:t>
      </w:r>
      <w:r w:rsidRPr="00840A62">
        <w:rPr>
          <w:rFonts w:ascii="Times New Roman" w:hAnsi="Times New Roman"/>
          <w:sz w:val="24"/>
          <w:szCs w:val="24"/>
        </w:rPr>
        <w:tab/>
        <w:t xml:space="preserve">Geng, G. </w:t>
      </w:r>
      <w:r w:rsidRPr="00840A62">
        <w:rPr>
          <w:rFonts w:ascii="Times New Roman" w:hAnsi="Times New Roman"/>
          <w:i/>
          <w:iCs/>
          <w:sz w:val="24"/>
          <w:szCs w:val="24"/>
        </w:rPr>
        <w:t>et al.</w:t>
      </w:r>
      <w:r w:rsidRPr="00840A62">
        <w:rPr>
          <w:rFonts w:ascii="Times New Roman" w:hAnsi="Times New Roman"/>
          <w:sz w:val="24"/>
          <w:szCs w:val="24"/>
        </w:rPr>
        <w:t xml:space="preserve"> Satellite-Based Daily PM2.5 Estimates During Fire Seasons in Colorado. </w:t>
      </w:r>
      <w:r w:rsidRPr="00840A62">
        <w:rPr>
          <w:rFonts w:ascii="Times New Roman" w:hAnsi="Times New Roman"/>
          <w:i/>
          <w:iCs/>
          <w:sz w:val="24"/>
          <w:szCs w:val="24"/>
        </w:rPr>
        <w:t>J. Geophys. Res.-Atmospheres</w:t>
      </w:r>
      <w:r w:rsidRPr="00840A62">
        <w:rPr>
          <w:rFonts w:ascii="Times New Roman" w:hAnsi="Times New Roman"/>
          <w:sz w:val="24"/>
          <w:szCs w:val="24"/>
        </w:rPr>
        <w:t xml:space="preserve"> </w:t>
      </w:r>
      <w:r w:rsidRPr="00840A62">
        <w:rPr>
          <w:rFonts w:ascii="Times New Roman" w:hAnsi="Times New Roman"/>
          <w:b/>
          <w:bCs/>
          <w:sz w:val="24"/>
          <w:szCs w:val="24"/>
        </w:rPr>
        <w:t>123</w:t>
      </w:r>
      <w:r w:rsidRPr="00840A62">
        <w:rPr>
          <w:rFonts w:ascii="Times New Roman" w:hAnsi="Times New Roman"/>
          <w:sz w:val="24"/>
          <w:szCs w:val="24"/>
        </w:rPr>
        <w:t>, 8159–8171 (2018).</w:t>
      </w:r>
    </w:p>
    <w:p w14:paraId="3152C6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4.</w:t>
      </w:r>
      <w:r w:rsidRPr="00840A62">
        <w:rPr>
          <w:rFonts w:ascii="Times New Roman" w:hAnsi="Times New Roman"/>
          <w:sz w:val="24"/>
          <w:szCs w:val="24"/>
        </w:rPr>
        <w:tab/>
        <w:t xml:space="preserve">Li, R., Ma, T., Xu, Q. &amp; Song, X. Using MAIAC AOD to verify the PM2.5 spatial patterns of a land use regression model. </w:t>
      </w:r>
      <w:r w:rsidRPr="00840A62">
        <w:rPr>
          <w:rFonts w:ascii="Times New Roman" w:hAnsi="Times New Roman"/>
          <w:i/>
          <w:iCs/>
          <w:sz w:val="24"/>
          <w:szCs w:val="24"/>
        </w:rPr>
        <w:t>Environ. Pollut. Barking Essex 1987</w:t>
      </w:r>
      <w:r w:rsidRPr="00840A62">
        <w:rPr>
          <w:rFonts w:ascii="Times New Roman" w:hAnsi="Times New Roman"/>
          <w:sz w:val="24"/>
          <w:szCs w:val="24"/>
        </w:rPr>
        <w:t xml:space="preserve"> </w:t>
      </w:r>
      <w:r w:rsidRPr="00840A62">
        <w:rPr>
          <w:rFonts w:ascii="Times New Roman" w:hAnsi="Times New Roman"/>
          <w:b/>
          <w:bCs/>
          <w:sz w:val="24"/>
          <w:szCs w:val="24"/>
        </w:rPr>
        <w:t>243</w:t>
      </w:r>
      <w:r w:rsidRPr="00840A62">
        <w:rPr>
          <w:rFonts w:ascii="Times New Roman" w:hAnsi="Times New Roman"/>
          <w:sz w:val="24"/>
          <w:szCs w:val="24"/>
        </w:rPr>
        <w:t>, 501–509 (2018).</w:t>
      </w:r>
    </w:p>
    <w:p w14:paraId="4F8B7DD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5.</w:t>
      </w:r>
      <w:r w:rsidRPr="00840A62">
        <w:rPr>
          <w:rFonts w:ascii="Times New Roman" w:hAnsi="Times New Roman"/>
          <w:sz w:val="24"/>
          <w:szCs w:val="24"/>
        </w:rPr>
        <w:tab/>
        <w:t xml:space="preserve">Liu, Y., Sarnat, J. A., Kilaru, V., Jacob, D. J. &amp; Koutrakis, P. Estimating ground-level PM2.5 in the eastern United States using satellite remote sensing. </w:t>
      </w:r>
      <w:r w:rsidRPr="00840A62">
        <w:rPr>
          <w:rFonts w:ascii="Times New Roman" w:hAnsi="Times New Roman"/>
          <w:i/>
          <w:iCs/>
          <w:sz w:val="24"/>
          <w:szCs w:val="24"/>
        </w:rPr>
        <w:t>Env. Sci Technol</w:t>
      </w:r>
      <w:r w:rsidRPr="00840A62">
        <w:rPr>
          <w:rFonts w:ascii="Times New Roman" w:hAnsi="Times New Roman"/>
          <w:sz w:val="24"/>
          <w:szCs w:val="24"/>
        </w:rPr>
        <w:t xml:space="preserve"> </w:t>
      </w:r>
      <w:r w:rsidRPr="00840A62">
        <w:rPr>
          <w:rFonts w:ascii="Times New Roman" w:hAnsi="Times New Roman"/>
          <w:b/>
          <w:bCs/>
          <w:sz w:val="24"/>
          <w:szCs w:val="24"/>
        </w:rPr>
        <w:t>39</w:t>
      </w:r>
      <w:r w:rsidRPr="00840A62">
        <w:rPr>
          <w:rFonts w:ascii="Times New Roman" w:hAnsi="Times New Roman"/>
          <w:sz w:val="24"/>
          <w:szCs w:val="24"/>
        </w:rPr>
        <w:t>, 3269–78 (2005).</w:t>
      </w:r>
    </w:p>
    <w:p w14:paraId="35680BC8"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6.</w:t>
      </w:r>
      <w:r w:rsidRPr="00840A62">
        <w:rPr>
          <w:rFonts w:ascii="Times New Roman" w:hAnsi="Times New Roman"/>
          <w:sz w:val="24"/>
          <w:szCs w:val="24"/>
        </w:rPr>
        <w:tab/>
        <w:t xml:space="preserve">Rappold, A. G., Reyes, J., Pouliot, G., Cascio, W. E. &amp; Diaz-Sanchez, D. Community Vulnerability to Health Impacts of Wildland Fire Smoke Exposure.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674–6682 (2017).</w:t>
      </w:r>
    </w:p>
    <w:p w14:paraId="7398CD9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7.</w:t>
      </w:r>
      <w:r w:rsidRPr="00840A62">
        <w:rPr>
          <w:rFonts w:ascii="Times New Roman" w:hAnsi="Times New Roman"/>
          <w:sz w:val="24"/>
          <w:szCs w:val="24"/>
        </w:rPr>
        <w:tab/>
        <w:t xml:space="preserve">Giglio, L., Csiszar, I. &amp; Justice, C. O. Global distribution and seasonality of active fires as observed with the Terra and Aqua Moderate Resolution Imaging Spectroradiometer (MODIS) sensors. </w:t>
      </w:r>
      <w:r w:rsidRPr="00840A62">
        <w:rPr>
          <w:rFonts w:ascii="Times New Roman" w:hAnsi="Times New Roman"/>
          <w:i/>
          <w:iCs/>
          <w:sz w:val="24"/>
          <w:szCs w:val="24"/>
        </w:rPr>
        <w:t>J. Geophys. Res. Biogeosciences</w:t>
      </w:r>
      <w:r w:rsidRPr="00840A62">
        <w:rPr>
          <w:rFonts w:ascii="Times New Roman" w:hAnsi="Times New Roman"/>
          <w:sz w:val="24"/>
          <w:szCs w:val="24"/>
        </w:rPr>
        <w:t xml:space="preserve"> </w:t>
      </w:r>
      <w:r w:rsidRPr="00840A62">
        <w:rPr>
          <w:rFonts w:ascii="Times New Roman" w:hAnsi="Times New Roman"/>
          <w:b/>
          <w:bCs/>
          <w:sz w:val="24"/>
          <w:szCs w:val="24"/>
        </w:rPr>
        <w:t>111</w:t>
      </w:r>
      <w:r w:rsidRPr="00840A62">
        <w:rPr>
          <w:rFonts w:ascii="Times New Roman" w:hAnsi="Times New Roman"/>
          <w:sz w:val="24"/>
          <w:szCs w:val="24"/>
        </w:rPr>
        <w:t>, (2006).</w:t>
      </w:r>
    </w:p>
    <w:p w14:paraId="48144D8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8.</w:t>
      </w:r>
      <w:r w:rsidRPr="00840A62">
        <w:rPr>
          <w:rFonts w:ascii="Times New Roman" w:hAnsi="Times New Roman"/>
          <w:sz w:val="24"/>
          <w:szCs w:val="24"/>
        </w:rPr>
        <w:tab/>
        <w:t xml:space="preserve">Hawbaker, T. J. </w:t>
      </w:r>
      <w:r w:rsidRPr="00840A62">
        <w:rPr>
          <w:rFonts w:ascii="Times New Roman" w:hAnsi="Times New Roman"/>
          <w:i/>
          <w:iCs/>
          <w:sz w:val="24"/>
          <w:szCs w:val="24"/>
        </w:rPr>
        <w:t>et al.</w:t>
      </w:r>
      <w:r w:rsidRPr="00840A62">
        <w:rPr>
          <w:rFonts w:ascii="Times New Roman" w:hAnsi="Times New Roman"/>
          <w:sz w:val="24"/>
          <w:szCs w:val="24"/>
        </w:rPr>
        <w:t xml:space="preserve"> Mapping burned areas using dense time-series of Landsat data. </w:t>
      </w:r>
      <w:r w:rsidRPr="00840A62">
        <w:rPr>
          <w:rFonts w:ascii="Times New Roman" w:hAnsi="Times New Roman"/>
          <w:i/>
          <w:iCs/>
          <w:sz w:val="24"/>
          <w:szCs w:val="24"/>
        </w:rPr>
        <w:t>Remote Sens. Environ.</w:t>
      </w:r>
      <w:r w:rsidRPr="00840A62">
        <w:rPr>
          <w:rFonts w:ascii="Times New Roman" w:hAnsi="Times New Roman"/>
          <w:sz w:val="24"/>
          <w:szCs w:val="24"/>
        </w:rPr>
        <w:t xml:space="preserve"> </w:t>
      </w:r>
      <w:r w:rsidRPr="00840A62">
        <w:rPr>
          <w:rFonts w:ascii="Times New Roman" w:hAnsi="Times New Roman"/>
          <w:b/>
          <w:bCs/>
          <w:sz w:val="24"/>
          <w:szCs w:val="24"/>
        </w:rPr>
        <w:t>198</w:t>
      </w:r>
      <w:r w:rsidRPr="00840A62">
        <w:rPr>
          <w:rFonts w:ascii="Times New Roman" w:hAnsi="Times New Roman"/>
          <w:sz w:val="24"/>
          <w:szCs w:val="24"/>
        </w:rPr>
        <w:t>, 504–522 (2017).</w:t>
      </w:r>
    </w:p>
    <w:p w14:paraId="4DEF4A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9.</w:t>
      </w:r>
      <w:r w:rsidRPr="00840A62">
        <w:rPr>
          <w:rFonts w:ascii="Times New Roman" w:hAnsi="Times New Roman"/>
          <w:sz w:val="24"/>
          <w:szCs w:val="24"/>
        </w:rPr>
        <w:tab/>
        <w:t xml:space="preserve">Whiteman, C. D., Hoch, S. W., Horel, J. D. &amp; Charland, A. Relationship between particulate air pollution and meteorological variables in Utah’s Salt Lake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94</w:t>
      </w:r>
      <w:r w:rsidRPr="00840A62">
        <w:rPr>
          <w:rFonts w:ascii="Times New Roman" w:hAnsi="Times New Roman"/>
          <w:sz w:val="24"/>
          <w:szCs w:val="24"/>
        </w:rPr>
        <w:t>, 742–753 (2014).</w:t>
      </w:r>
    </w:p>
    <w:p w14:paraId="70070047"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0.</w:t>
      </w:r>
      <w:r w:rsidRPr="00840A62">
        <w:rPr>
          <w:rFonts w:ascii="Times New Roman" w:hAnsi="Times New Roman"/>
          <w:sz w:val="24"/>
          <w:szCs w:val="24"/>
        </w:rPr>
        <w:tab/>
        <w:t xml:space="preserve">Homer, C. </w:t>
      </w:r>
      <w:r w:rsidRPr="00840A62">
        <w:rPr>
          <w:rFonts w:ascii="Times New Roman" w:hAnsi="Times New Roman"/>
          <w:i/>
          <w:iCs/>
          <w:sz w:val="24"/>
          <w:szCs w:val="24"/>
        </w:rPr>
        <w:t>et al.</w:t>
      </w:r>
      <w:r w:rsidRPr="00840A62">
        <w:rPr>
          <w:rFonts w:ascii="Times New Roman" w:hAnsi="Times New Roman"/>
          <w:sz w:val="24"/>
          <w:szCs w:val="24"/>
        </w:rPr>
        <w:t xml:space="preserve"> Completion of the 2011 National Land Cover Database for the Conterminous United States—Representing a Decade of Land Cover Change Information. </w:t>
      </w:r>
      <w:r w:rsidRPr="00840A62">
        <w:rPr>
          <w:rFonts w:ascii="Times New Roman" w:hAnsi="Times New Roman"/>
          <w:i/>
          <w:iCs/>
          <w:sz w:val="24"/>
          <w:szCs w:val="24"/>
        </w:rPr>
        <w:t>Photogramm. Eng. Remote Sens.</w:t>
      </w:r>
      <w:r w:rsidRPr="00840A62">
        <w:rPr>
          <w:rFonts w:ascii="Times New Roman" w:hAnsi="Times New Roman"/>
          <w:sz w:val="24"/>
          <w:szCs w:val="24"/>
        </w:rPr>
        <w:t xml:space="preserve"> (2017).</w:t>
      </w:r>
    </w:p>
    <w:p w14:paraId="57A284F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1.</w:t>
      </w:r>
      <w:r w:rsidRPr="00840A62">
        <w:rPr>
          <w:rFonts w:ascii="Times New Roman" w:hAnsi="Times New Roman"/>
          <w:sz w:val="24"/>
          <w:szCs w:val="24"/>
        </w:rPr>
        <w:tab/>
        <w:t xml:space="preserve">Katzfuss, M. A multi-resolution approximation for massive spatial datasets. </w:t>
      </w:r>
      <w:r w:rsidRPr="00840A62">
        <w:rPr>
          <w:rFonts w:ascii="Times New Roman" w:hAnsi="Times New Roman"/>
          <w:i/>
          <w:iCs/>
          <w:sz w:val="24"/>
          <w:szCs w:val="24"/>
        </w:rPr>
        <w:t>J. Am. Stat. Assoc.</w:t>
      </w:r>
      <w:r w:rsidRPr="00840A62">
        <w:rPr>
          <w:rFonts w:ascii="Times New Roman" w:hAnsi="Times New Roman"/>
          <w:sz w:val="24"/>
          <w:szCs w:val="24"/>
        </w:rPr>
        <w:t xml:space="preserve"> </w:t>
      </w:r>
      <w:r w:rsidRPr="00840A62">
        <w:rPr>
          <w:rFonts w:ascii="Times New Roman" w:hAnsi="Times New Roman"/>
          <w:b/>
          <w:bCs/>
          <w:sz w:val="24"/>
          <w:szCs w:val="24"/>
        </w:rPr>
        <w:t>112</w:t>
      </w:r>
      <w:r w:rsidRPr="00840A62">
        <w:rPr>
          <w:rFonts w:ascii="Times New Roman" w:hAnsi="Times New Roman"/>
          <w:sz w:val="24"/>
          <w:szCs w:val="24"/>
        </w:rPr>
        <w:t>, 201–214 (2017).</w:t>
      </w:r>
    </w:p>
    <w:p w14:paraId="10D434E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2.</w:t>
      </w:r>
      <w:r w:rsidRPr="00840A62">
        <w:rPr>
          <w:rFonts w:ascii="Times New Roman" w:hAnsi="Times New Roman"/>
          <w:sz w:val="24"/>
          <w:szCs w:val="24"/>
        </w:rPr>
        <w:tab/>
        <w:t xml:space="preserve">Roberts, D. R. </w:t>
      </w:r>
      <w:r w:rsidRPr="00840A62">
        <w:rPr>
          <w:rFonts w:ascii="Times New Roman" w:hAnsi="Times New Roman"/>
          <w:i/>
          <w:iCs/>
          <w:sz w:val="24"/>
          <w:szCs w:val="24"/>
        </w:rPr>
        <w:t>et al.</w:t>
      </w:r>
      <w:r w:rsidRPr="00840A62">
        <w:rPr>
          <w:rFonts w:ascii="Times New Roman" w:hAnsi="Times New Roman"/>
          <w:sz w:val="24"/>
          <w:szCs w:val="24"/>
        </w:rPr>
        <w:t xml:space="preserve"> Cross-validation strategies for data with temporal, spatial, hierarchical, or phylogenetic structure. </w:t>
      </w:r>
      <w:r w:rsidRPr="00840A62">
        <w:rPr>
          <w:rFonts w:ascii="Times New Roman" w:hAnsi="Times New Roman"/>
          <w:i/>
          <w:iCs/>
          <w:sz w:val="24"/>
          <w:szCs w:val="24"/>
        </w:rPr>
        <w:t>Ecography</w:t>
      </w:r>
      <w:r w:rsidRPr="00840A62">
        <w:rPr>
          <w:rFonts w:ascii="Times New Roman" w:hAnsi="Times New Roman"/>
          <w:sz w:val="24"/>
          <w:szCs w:val="24"/>
        </w:rPr>
        <w:t xml:space="preserve"> </w:t>
      </w:r>
      <w:r w:rsidRPr="00840A62">
        <w:rPr>
          <w:rFonts w:ascii="Times New Roman" w:hAnsi="Times New Roman"/>
          <w:b/>
          <w:bCs/>
          <w:sz w:val="24"/>
          <w:szCs w:val="24"/>
        </w:rPr>
        <w:t>40</w:t>
      </w:r>
      <w:r w:rsidRPr="00840A62">
        <w:rPr>
          <w:rFonts w:ascii="Times New Roman" w:hAnsi="Times New Roman"/>
          <w:sz w:val="24"/>
          <w:szCs w:val="24"/>
        </w:rPr>
        <w:t>, 913–929 (2017).</w:t>
      </w:r>
    </w:p>
    <w:p w14:paraId="37FF34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3.</w:t>
      </w:r>
      <w:r w:rsidRPr="00840A62">
        <w:rPr>
          <w:rFonts w:ascii="Times New Roman" w:hAnsi="Times New Roman"/>
          <w:sz w:val="24"/>
          <w:szCs w:val="24"/>
        </w:rPr>
        <w:tab/>
        <w:t xml:space="preserve">Kloog, I., Koutrakis, P., Coull, B. A., Lee, H. J. &amp; Schwartz, J. Assessing temporally and spatially resolved PM2.5 exposures for epidemiological studies using satellite aerosol optical depth measurements.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5</w:t>
      </w:r>
      <w:r w:rsidRPr="00840A62">
        <w:rPr>
          <w:rFonts w:ascii="Times New Roman" w:hAnsi="Times New Roman"/>
          <w:sz w:val="24"/>
          <w:szCs w:val="24"/>
        </w:rPr>
        <w:t>, 6267–6275 (2011).</w:t>
      </w:r>
    </w:p>
    <w:p w14:paraId="54835D8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4.</w:t>
      </w:r>
      <w:r w:rsidRPr="00840A62">
        <w:rPr>
          <w:rFonts w:ascii="Times New Roman" w:hAnsi="Times New Roman"/>
          <w:sz w:val="24"/>
          <w:szCs w:val="24"/>
        </w:rPr>
        <w:tab/>
        <w:t xml:space="preserve">Xu, Y. </w:t>
      </w:r>
      <w:r w:rsidRPr="00840A62">
        <w:rPr>
          <w:rFonts w:ascii="Times New Roman" w:hAnsi="Times New Roman"/>
          <w:i/>
          <w:iCs/>
          <w:sz w:val="24"/>
          <w:szCs w:val="24"/>
        </w:rPr>
        <w:t>et al.</w:t>
      </w:r>
      <w:r w:rsidRPr="00840A62">
        <w:rPr>
          <w:rFonts w:ascii="Times New Roman" w:hAnsi="Times New Roman"/>
          <w:sz w:val="24"/>
          <w:szCs w:val="24"/>
        </w:rPr>
        <w:t xml:space="preserve"> Evaluation of machine learning techniques with multiple remote sensing datasets in estimating monthly concentrations of ground-level PM2.5. </w:t>
      </w:r>
      <w:r w:rsidRPr="00840A62">
        <w:rPr>
          <w:rFonts w:ascii="Times New Roman" w:hAnsi="Times New Roman"/>
          <w:i/>
          <w:iCs/>
          <w:sz w:val="24"/>
          <w:szCs w:val="24"/>
        </w:rPr>
        <w:t>Environ. Pollut.</w:t>
      </w:r>
      <w:r w:rsidRPr="00840A62">
        <w:rPr>
          <w:rFonts w:ascii="Times New Roman" w:hAnsi="Times New Roman"/>
          <w:sz w:val="24"/>
          <w:szCs w:val="24"/>
        </w:rPr>
        <w:t xml:space="preserve"> </w:t>
      </w:r>
      <w:r w:rsidRPr="00840A62">
        <w:rPr>
          <w:rFonts w:ascii="Times New Roman" w:hAnsi="Times New Roman"/>
          <w:b/>
          <w:bCs/>
          <w:sz w:val="24"/>
          <w:szCs w:val="24"/>
        </w:rPr>
        <w:t>242</w:t>
      </w:r>
      <w:r w:rsidRPr="00840A62">
        <w:rPr>
          <w:rFonts w:ascii="Times New Roman" w:hAnsi="Times New Roman"/>
          <w:sz w:val="24"/>
          <w:szCs w:val="24"/>
        </w:rPr>
        <w:t>, 1417–1426 (2018).</w:t>
      </w:r>
    </w:p>
    <w:p w14:paraId="4EA7D05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35.</w:t>
      </w:r>
      <w:r w:rsidRPr="00840A62">
        <w:rPr>
          <w:rFonts w:ascii="Times New Roman" w:hAnsi="Times New Roman"/>
          <w:sz w:val="24"/>
          <w:szCs w:val="24"/>
        </w:rPr>
        <w:tab/>
        <w:t xml:space="preserve">R Core Team. </w:t>
      </w:r>
      <w:r w:rsidRPr="00840A62">
        <w:rPr>
          <w:rFonts w:ascii="Times New Roman" w:hAnsi="Times New Roman"/>
          <w:i/>
          <w:iCs/>
          <w:sz w:val="24"/>
          <w:szCs w:val="24"/>
        </w:rPr>
        <w:t>R: A Language and Environment for Statistical Computing</w:t>
      </w:r>
      <w:r w:rsidRPr="00840A62">
        <w:rPr>
          <w:rFonts w:ascii="Times New Roman" w:hAnsi="Times New Roman"/>
          <w:sz w:val="24"/>
          <w:szCs w:val="24"/>
        </w:rPr>
        <w:t>. (R Foundation for Statistical Computing, 2018).</w:t>
      </w:r>
    </w:p>
    <w:p w14:paraId="16EFB02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6.</w:t>
      </w:r>
      <w:r w:rsidRPr="00840A62">
        <w:rPr>
          <w:rFonts w:ascii="Times New Roman" w:hAnsi="Times New Roman"/>
          <w:sz w:val="24"/>
          <w:szCs w:val="24"/>
        </w:rPr>
        <w:tab/>
        <w:t xml:space="preserve">Kuhn, M. &amp; Contributions from Jed Wing, S. W., Andre Williams, Chris Keefer and Allan Engelhardt. </w:t>
      </w:r>
      <w:r w:rsidRPr="00840A62">
        <w:rPr>
          <w:rFonts w:ascii="Times New Roman" w:hAnsi="Times New Roman"/>
          <w:i/>
          <w:iCs/>
          <w:sz w:val="24"/>
          <w:szCs w:val="24"/>
        </w:rPr>
        <w:t>caret: Classification and Regression Training.</w:t>
      </w:r>
      <w:r w:rsidRPr="00840A62">
        <w:rPr>
          <w:rFonts w:ascii="Times New Roman" w:hAnsi="Times New Roman"/>
          <w:sz w:val="24"/>
          <w:szCs w:val="24"/>
        </w:rPr>
        <w:t xml:space="preserve"> (2012).</w:t>
      </w:r>
    </w:p>
    <w:p w14:paraId="0446BF1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7.</w:t>
      </w:r>
      <w:r w:rsidRPr="00840A62">
        <w:rPr>
          <w:rFonts w:ascii="Times New Roman" w:hAnsi="Times New Roman"/>
          <w:sz w:val="24"/>
          <w:szCs w:val="24"/>
        </w:rPr>
        <w:tab/>
        <w:t xml:space="preserve">Dean-Mayer, Z. A. &amp; Knowles, J. E. </w:t>
      </w:r>
      <w:r w:rsidRPr="00840A62">
        <w:rPr>
          <w:rFonts w:ascii="Times New Roman" w:hAnsi="Times New Roman"/>
          <w:i/>
          <w:iCs/>
          <w:sz w:val="24"/>
          <w:szCs w:val="24"/>
        </w:rPr>
        <w:t>caretEnsemble: Ensembles of Caret Models</w:t>
      </w:r>
      <w:r w:rsidRPr="00840A62">
        <w:rPr>
          <w:rFonts w:ascii="Times New Roman" w:hAnsi="Times New Roman"/>
          <w:sz w:val="24"/>
          <w:szCs w:val="24"/>
        </w:rPr>
        <w:t>. (2019).</w:t>
      </w:r>
    </w:p>
    <w:p w14:paraId="291E6C51"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8.</w:t>
      </w:r>
      <w:r w:rsidRPr="00840A62">
        <w:rPr>
          <w:rFonts w:ascii="Times New Roman" w:hAnsi="Times New Roman"/>
          <w:sz w:val="24"/>
          <w:szCs w:val="24"/>
        </w:rPr>
        <w:tab/>
        <w:t xml:space="preserve">Di, Q.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13 (2019).</w:t>
      </w:r>
    </w:p>
    <w:p w14:paraId="0F2E1C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9.</w:t>
      </w:r>
      <w:r w:rsidRPr="00840A62">
        <w:rPr>
          <w:rFonts w:ascii="Times New Roman" w:hAnsi="Times New Roman"/>
          <w:sz w:val="24"/>
          <w:szCs w:val="24"/>
        </w:rPr>
        <w:tab/>
        <w:t xml:space="preserve">Gregorutti, B., Michel, B. &amp; Saint-Pierre, P. Correlation and variable importance in random forests. </w:t>
      </w:r>
      <w:r w:rsidRPr="00840A62">
        <w:rPr>
          <w:rFonts w:ascii="Times New Roman" w:hAnsi="Times New Roman"/>
          <w:i/>
          <w:iCs/>
          <w:sz w:val="24"/>
          <w:szCs w:val="24"/>
        </w:rPr>
        <w:t>Stat. Comput.</w:t>
      </w:r>
      <w:r w:rsidRPr="00840A62">
        <w:rPr>
          <w:rFonts w:ascii="Times New Roman" w:hAnsi="Times New Roman"/>
          <w:sz w:val="24"/>
          <w:szCs w:val="24"/>
        </w:rPr>
        <w:t xml:space="preserve"> </w:t>
      </w:r>
      <w:r w:rsidRPr="00840A62">
        <w:rPr>
          <w:rFonts w:ascii="Times New Roman" w:hAnsi="Times New Roman"/>
          <w:b/>
          <w:bCs/>
          <w:sz w:val="24"/>
          <w:szCs w:val="24"/>
        </w:rPr>
        <w:t>27</w:t>
      </w:r>
      <w:r w:rsidRPr="00840A62">
        <w:rPr>
          <w:rFonts w:ascii="Times New Roman" w:hAnsi="Times New Roman"/>
          <w:sz w:val="24"/>
          <w:szCs w:val="24"/>
        </w:rPr>
        <w:t>, 659–678 (2017).</w:t>
      </w:r>
    </w:p>
    <w:p w14:paraId="1ABA3A34" w14:textId="2C18DBDD"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2"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proofErr w:type="gramStart"/>
      <w:r w:rsidR="00B6277C" w:rsidRPr="0033109F">
        <w:rPr>
          <w:rStyle w:val="Strong"/>
          <w:b w:val="0"/>
        </w:rPr>
        <w:t>Tables, and</w:t>
      </w:r>
      <w:proofErr w:type="gramEnd"/>
      <w:r w:rsidR="00B6277C" w:rsidRPr="0033109F">
        <w:rPr>
          <w:rStyle w:val="Strong"/>
          <w:b w:val="0"/>
        </w:rPr>
        <w:t xml:space="preserve">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3"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4"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5"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7"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8"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9"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30"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31"/>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lleen Reid" w:date="2020-05-02T16:21:00Z" w:initials="CR">
    <w:p w14:paraId="30864116" w14:textId="4046A9D3" w:rsidR="00700BA4" w:rsidRDefault="00700BA4">
      <w:pPr>
        <w:pStyle w:val="CommentText"/>
      </w:pPr>
      <w:r>
        <w:rPr>
          <w:rStyle w:val="CommentReference"/>
        </w:rPr>
        <w:annotationRef/>
      </w:r>
      <w:r>
        <w:t xml:space="preserve">I have kept in some of the instructions from Scientific Data so that we can ensure that we are meeting the journal requirements. </w:t>
      </w:r>
    </w:p>
  </w:comment>
  <w:comment w:id="1" w:author="Colleen Reid" w:date="2020-05-02T13:01:00Z" w:initials="CR">
    <w:p w14:paraId="07DA7B7A" w14:textId="41D850E9" w:rsidR="00700BA4" w:rsidRDefault="00700BA4">
      <w:pPr>
        <w:pStyle w:val="CommentText"/>
      </w:pPr>
      <w:r>
        <w:rPr>
          <w:rStyle w:val="CommentReference"/>
        </w:rPr>
        <w:annotationRef/>
      </w:r>
      <w:r>
        <w:t xml:space="preserve">Ellen, we will need to talk about what to put in the abstract because of only being able to present 170 words. </w:t>
      </w:r>
    </w:p>
  </w:comment>
  <w:comment w:id="29" w:author="Colleen Reid" w:date="2020-06-18T09:57:00Z" w:initials="CR">
    <w:p w14:paraId="5ED43B25" w14:textId="5535650D" w:rsidR="00700BA4" w:rsidRDefault="00700BA4">
      <w:pPr>
        <w:pStyle w:val="CommentText"/>
      </w:pPr>
      <w:r>
        <w:rPr>
          <w:rStyle w:val="CommentReference"/>
        </w:rPr>
        <w:annotationRef/>
      </w:r>
      <w:r>
        <w:t>Possibly cut?</w:t>
      </w:r>
    </w:p>
  </w:comment>
  <w:comment w:id="33" w:author="Colleen Reid" w:date="2020-06-18T10:07:00Z" w:initials="CR">
    <w:p w14:paraId="1E283FBE" w14:textId="1E386492" w:rsidR="00700BA4" w:rsidRDefault="00700BA4">
      <w:pPr>
        <w:pStyle w:val="CommentText"/>
      </w:pPr>
      <w:r>
        <w:rPr>
          <w:rStyle w:val="CommentReference"/>
        </w:rPr>
        <w:annotationRef/>
      </w:r>
      <w:r>
        <w:t xml:space="preserve">Come back to this and put in new papers and other references. </w:t>
      </w:r>
    </w:p>
  </w:comment>
  <w:comment w:id="49" w:author="Colleen Reid" w:date="2020-06-18T10:08:00Z" w:initials="CR">
    <w:p w14:paraId="7476F433" w14:textId="2276FF28" w:rsidR="00700BA4" w:rsidRDefault="00700BA4">
      <w:pPr>
        <w:pStyle w:val="CommentText"/>
      </w:pPr>
      <w:r>
        <w:rPr>
          <w:rStyle w:val="CommentReference"/>
        </w:rPr>
        <w:annotationRef/>
      </w:r>
      <w:r>
        <w:t>Put in the new one by Park</w:t>
      </w:r>
    </w:p>
  </w:comment>
  <w:comment w:id="63" w:author="Colleen Reid" w:date="2020-05-02T13:53:00Z" w:initials="CR">
    <w:p w14:paraId="30060E33" w14:textId="77777777" w:rsidR="00700BA4" w:rsidRDefault="00700BA4">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700BA4" w:rsidRDefault="00700BA4">
      <w:pPr>
        <w:pStyle w:val="CommentText"/>
      </w:pPr>
    </w:p>
    <w:p w14:paraId="72B9FAA9" w14:textId="5C2B8CA4" w:rsidR="00700BA4" w:rsidRDefault="00700BA4">
      <w:pPr>
        <w:pStyle w:val="CommentText"/>
      </w:pPr>
      <w:r>
        <w:t xml:space="preserve">For now, I am going to put them into the text here so that we can look at them and decide if we would like to keep them the way that they are. </w:t>
      </w:r>
    </w:p>
  </w:comment>
  <w:comment w:id="72" w:author="Colleen Reid" w:date="2020-05-02T14:09:00Z" w:initials="CR">
    <w:p w14:paraId="0C69FAC6" w14:textId="4B633B3D" w:rsidR="00700BA4" w:rsidRDefault="00700BA4">
      <w:pPr>
        <w:pStyle w:val="CommentText"/>
      </w:pPr>
      <w:r>
        <w:rPr>
          <w:rStyle w:val="CommentReference"/>
        </w:rPr>
        <w:annotationRef/>
      </w:r>
      <w:r>
        <w:t xml:space="preserve">Again, just to look at. We will put this into a word table later if we choose to keep it. </w:t>
      </w:r>
    </w:p>
  </w:comment>
  <w:comment w:id="73" w:author="Melissa Maestas" w:date="2020-05-05T19:55:00Z" w:initials="MMM">
    <w:p w14:paraId="4DE843FE" w14:textId="2FDBEA64" w:rsidR="00700BA4" w:rsidRDefault="00700BA4"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700BA4" w:rsidRDefault="00700BA4">
      <w:pPr>
        <w:pStyle w:val="CommentText"/>
      </w:pPr>
    </w:p>
  </w:comment>
  <w:comment w:id="76" w:author="Melissa Maestas" w:date="2020-05-06T12:55:00Z" w:initials="MMM">
    <w:p w14:paraId="2A3FD690" w14:textId="77777777" w:rsidR="00700BA4" w:rsidRDefault="00700BA4">
      <w:pPr>
        <w:pStyle w:val="CommentText"/>
      </w:pPr>
      <w:r>
        <w:rPr>
          <w:rStyle w:val="CommentReference"/>
        </w:rPr>
        <w:annotationRef/>
      </w:r>
      <w:hyperlink r:id="rId1" w:anchor="Daily" w:history="1">
        <w:r w:rsidRPr="00A70716">
          <w:rPr>
            <w:rStyle w:val="Hyperlink"/>
          </w:rPr>
          <w:t>https://aqs.epa.gov/aqsweb/airdata/download_files.html#Daily</w:t>
        </w:r>
      </w:hyperlink>
      <w:r>
        <w:t xml:space="preserve"> </w:t>
      </w:r>
    </w:p>
    <w:p w14:paraId="1950756B" w14:textId="13BF64D2" w:rsidR="00700BA4" w:rsidRDefault="00700BA4">
      <w:pPr>
        <w:pStyle w:val="CommentText"/>
      </w:pPr>
      <w:r>
        <w:t xml:space="preserve">details in PM25_EPA_Monitoring_Network.tex in </w:t>
      </w:r>
      <w:proofErr w:type="spellStart"/>
      <w:r>
        <w:t>LaTeX_documentation</w:t>
      </w:r>
      <w:proofErr w:type="spellEnd"/>
      <w:r>
        <w:t xml:space="preserve"> folder</w:t>
      </w:r>
    </w:p>
  </w:comment>
  <w:comment w:id="80" w:author="Melissa Maestas" w:date="2020-05-06T12:56:00Z" w:initials="MMM">
    <w:p w14:paraId="308B8F34" w14:textId="2986CCE4" w:rsidR="00700BA4" w:rsidRDefault="00700BA4">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86" w:author="Melissa Maestas" w:date="2020-05-06T18:42:00Z" w:initials="MMM">
    <w:p w14:paraId="06921819" w14:textId="77777777" w:rsidR="00700BA4" w:rsidRDefault="00700BA4">
      <w:pPr>
        <w:pStyle w:val="CommentText"/>
      </w:pPr>
      <w:r>
        <w:rPr>
          <w:rStyle w:val="CommentReference"/>
        </w:rPr>
        <w:annotationRef/>
      </w:r>
      <w:r>
        <w:t>See PM25_Federal_Land_Manager_Env_Database.tex for details</w:t>
      </w:r>
    </w:p>
    <w:p w14:paraId="008208F9" w14:textId="1BDE11EB" w:rsidR="00700BA4" w:rsidRDefault="00700BA4">
      <w:pPr>
        <w:pStyle w:val="CommentText"/>
      </w:pPr>
      <w:hyperlink r:id="rId2" w:history="1">
        <w:r w:rsidRPr="00A70716">
          <w:rPr>
            <w:rStyle w:val="Hyperlink"/>
          </w:rPr>
          <w:t>http://views.cira.colostate.edu/fed/DataWizard/Default.aspx</w:t>
        </w:r>
      </w:hyperlink>
      <w:r>
        <w:t xml:space="preserve"> </w:t>
      </w:r>
    </w:p>
  </w:comment>
  <w:comment w:id="89" w:author="Melissa Maestas" w:date="2020-05-06T18:44:00Z" w:initials="MMM">
    <w:p w14:paraId="6CF64F7F" w14:textId="77777777" w:rsidR="00700BA4" w:rsidRDefault="00700BA4">
      <w:pPr>
        <w:pStyle w:val="CommentText"/>
      </w:pPr>
      <w:r>
        <w:rPr>
          <w:rStyle w:val="CommentReference"/>
        </w:rPr>
        <w:annotationRef/>
      </w:r>
      <w:r>
        <w:t>See PM25_Fire_Cache_Smoke_Monitor_Archive.tex for details</w:t>
      </w:r>
    </w:p>
    <w:p w14:paraId="10EA6CF1" w14:textId="68B77C9A" w:rsidR="00700BA4" w:rsidRDefault="00700BA4">
      <w:pPr>
        <w:pStyle w:val="CommentText"/>
      </w:pPr>
      <w:hyperlink r:id="rId3" w:history="1">
        <w:r w:rsidRPr="00A70716">
          <w:rPr>
            <w:rStyle w:val="Hyperlink"/>
          </w:rPr>
          <w:t>https://wrcc.dri.edu/cgi-bin/smoke.pl</w:t>
        </w:r>
      </w:hyperlink>
      <w:r>
        <w:t xml:space="preserve"> </w:t>
      </w:r>
    </w:p>
  </w:comment>
  <w:comment w:id="91" w:author="Melissa Maestas" w:date="2020-05-06T18:46:00Z" w:initials="MMM">
    <w:p w14:paraId="72DB7F5B" w14:textId="77777777" w:rsidR="00700BA4" w:rsidRDefault="00700BA4">
      <w:pPr>
        <w:pStyle w:val="CommentText"/>
      </w:pPr>
      <w:r>
        <w:rPr>
          <w:rStyle w:val="CommentReference"/>
        </w:rPr>
        <w:annotationRef/>
      </w:r>
      <w:r>
        <w:t>See PM25_IMPROVE_Network.tex for details</w:t>
      </w:r>
    </w:p>
    <w:p w14:paraId="05B07577" w14:textId="3043CDAF" w:rsidR="00700BA4" w:rsidRDefault="00700BA4">
      <w:pPr>
        <w:pStyle w:val="CommentText"/>
      </w:pPr>
      <w:hyperlink r:id="rId4" w:history="1">
        <w:r w:rsidRPr="00A70716">
          <w:rPr>
            <w:rStyle w:val="Hyperlink"/>
          </w:rPr>
          <w:t>https://www3.epa.gov/ttnamti1/visdata.html</w:t>
        </w:r>
      </w:hyperlink>
      <w:r>
        <w:t xml:space="preserve"> </w:t>
      </w:r>
    </w:p>
  </w:comment>
  <w:comment w:id="94" w:author="Melissa Maestas" w:date="2020-05-06T19:21:00Z" w:initials="MMM">
    <w:p w14:paraId="1FC4931A" w14:textId="43C05F71" w:rsidR="00700BA4" w:rsidRDefault="00700BA4">
      <w:pPr>
        <w:pStyle w:val="CommentText"/>
      </w:pPr>
      <w:r>
        <w:rPr>
          <w:rStyle w:val="CommentReference"/>
        </w:rPr>
        <w:annotationRef/>
      </w:r>
      <w:r>
        <w:t>See PM25_Uintah_Basin_Lyman.tex for details</w:t>
      </w:r>
    </w:p>
  </w:comment>
  <w:comment w:id="97" w:author="Melissa Maestas" w:date="2020-05-06T19:27:00Z" w:initials="MMM">
    <w:p w14:paraId="50783F98" w14:textId="77777777" w:rsidR="00700BA4" w:rsidRDefault="00700BA4">
      <w:pPr>
        <w:pStyle w:val="CommentText"/>
      </w:pPr>
      <w:r>
        <w:rPr>
          <w:rStyle w:val="CommentReference"/>
        </w:rPr>
        <w:annotationRef/>
      </w:r>
      <w:r>
        <w:t>See PM25_Utah-State.tex for details</w:t>
      </w:r>
    </w:p>
    <w:p w14:paraId="1C8820B6" w14:textId="46F0FF3C" w:rsidR="00700BA4" w:rsidRDefault="00700BA4">
      <w:pPr>
        <w:pStyle w:val="CommentText"/>
      </w:pPr>
      <w:hyperlink r:id="rId5" w:history="1">
        <w:r w:rsidRPr="00A70716">
          <w:rPr>
            <w:rStyle w:val="Hyperlink"/>
          </w:rPr>
          <w:t>http://www.airmonitoring.utah.gov/dataarchive/archpm25.htm</w:t>
        </w:r>
      </w:hyperlink>
      <w:r>
        <w:t xml:space="preserve"> </w:t>
      </w:r>
    </w:p>
  </w:comment>
  <w:comment w:id="99" w:author="Melissa Maestas" w:date="2020-05-06T19:28:00Z" w:initials="MMM">
    <w:p w14:paraId="0D5E64E3" w14:textId="190A945A" w:rsidR="00700BA4" w:rsidRDefault="00700BA4">
      <w:pPr>
        <w:pStyle w:val="CommentText"/>
      </w:pPr>
      <w:r>
        <w:rPr>
          <w:rStyle w:val="CommentReference"/>
        </w:rPr>
        <w:annotationRef/>
      </w:r>
      <w:r>
        <w:t>See PM25PCAPS_SaltLake_Silcox.tex for details</w:t>
      </w:r>
    </w:p>
  </w:comment>
  <w:comment w:id="74" w:author="Colleen Reid" w:date="2020-05-02T14:09:00Z" w:initials="CR">
    <w:p w14:paraId="46843090" w14:textId="7909EA2F" w:rsidR="00700BA4" w:rsidRDefault="00700BA4">
      <w:pPr>
        <w:pStyle w:val="CommentText"/>
      </w:pPr>
      <w:r>
        <w:rPr>
          <w:rStyle w:val="CommentReference"/>
        </w:rPr>
        <w:annotationRef/>
      </w:r>
      <w:r>
        <w:t xml:space="preserve">Melissa, could you list these here? </w:t>
      </w:r>
    </w:p>
  </w:comment>
  <w:comment w:id="75" w:author="Melissa Maestas" w:date="2020-05-06T12:47:00Z" w:initials="MMM">
    <w:p w14:paraId="2388115F" w14:textId="77777777" w:rsidR="00700BA4" w:rsidRDefault="00700BA4">
      <w:pPr>
        <w:pStyle w:val="CommentText"/>
      </w:pPr>
      <w:r>
        <w:rPr>
          <w:rStyle w:val="CommentReference"/>
        </w:rPr>
        <w:annotationRef/>
      </w:r>
      <w:r>
        <w:t>See also notes for the Acknowledgment Section</w:t>
      </w:r>
    </w:p>
    <w:p w14:paraId="360F37AA" w14:textId="2704FF38" w:rsidR="00700BA4" w:rsidRDefault="00700BA4"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700BA4" w:rsidRDefault="00700BA4">
      <w:pPr>
        <w:pStyle w:val="CommentText"/>
      </w:pPr>
    </w:p>
  </w:comment>
  <w:comment w:id="102" w:author="Colleen Reid" w:date="2020-05-02T14:40:00Z" w:initials="CR">
    <w:p w14:paraId="1C959259" w14:textId="22CDE791" w:rsidR="00700BA4" w:rsidRDefault="00700BA4">
      <w:pPr>
        <w:pStyle w:val="CommentText"/>
      </w:pPr>
      <w:r>
        <w:rPr>
          <w:rStyle w:val="CommentReference"/>
        </w:rPr>
        <w:annotationRef/>
      </w:r>
      <w:proofErr w:type="gramStart"/>
      <w:r>
        <w:t>I’m</w:t>
      </w:r>
      <w:proofErr w:type="gramEnd"/>
      <w:r>
        <w:t xml:space="preserve"> going to need to work on getting these citations into Zotero correctly and then can fix this. </w:t>
      </w:r>
    </w:p>
  </w:comment>
  <w:comment w:id="106" w:author="Ellen Considine" w:date="2020-06-22T11:01:00Z" w:initials="EC">
    <w:p w14:paraId="16E5FAEA" w14:textId="465A7C2A" w:rsidR="00700BA4" w:rsidRDefault="00700BA4">
      <w:pPr>
        <w:pStyle w:val="CommentText"/>
      </w:pPr>
      <w:r>
        <w:rPr>
          <w:rStyle w:val="CommentReference"/>
        </w:rPr>
        <w:annotationRef/>
      </w:r>
      <w:r>
        <w:t>Check this</w:t>
      </w:r>
    </w:p>
  </w:comment>
  <w:comment w:id="107" w:author="Colleen Reid" w:date="2020-05-02T14:54:00Z" w:initials="CR">
    <w:p w14:paraId="4CDCB7A5" w14:textId="45F1EDD8" w:rsidR="00700BA4" w:rsidRDefault="00700BA4">
      <w:pPr>
        <w:pStyle w:val="CommentText"/>
      </w:pPr>
      <w:r>
        <w:rPr>
          <w:rStyle w:val="CommentReference"/>
        </w:rPr>
        <w:annotationRef/>
      </w:r>
      <w:r>
        <w:t xml:space="preserve">Will need to convert this into a reference. </w:t>
      </w:r>
    </w:p>
  </w:comment>
  <w:comment w:id="114" w:author="Colleen Reid" w:date="2020-05-02T14:57:00Z" w:initials="CR">
    <w:p w14:paraId="5CA335B4" w14:textId="2E026F16" w:rsidR="00700BA4" w:rsidRDefault="00700BA4">
      <w:pPr>
        <w:pStyle w:val="CommentText"/>
      </w:pPr>
      <w:r>
        <w:rPr>
          <w:rStyle w:val="CommentReference"/>
        </w:rPr>
        <w:annotationRef/>
      </w:r>
      <w:r>
        <w:t>Convert to citation</w:t>
      </w:r>
    </w:p>
  </w:comment>
  <w:comment w:id="130" w:author="Colleen Reid" w:date="2020-05-02T15:30:00Z" w:initials="CR">
    <w:p w14:paraId="5FE96A03" w14:textId="279B309F" w:rsidR="00700BA4" w:rsidRDefault="00700BA4">
      <w:pPr>
        <w:pStyle w:val="CommentText"/>
      </w:pPr>
      <w:r>
        <w:rPr>
          <w:rStyle w:val="CommentReference"/>
        </w:rPr>
        <w:annotationRef/>
      </w:r>
      <w:r>
        <w:t>I need to get this into Zotero correctly</w:t>
      </w:r>
    </w:p>
  </w:comment>
  <w:comment w:id="134" w:author="Colleen Reid" w:date="2020-05-02T15:32:00Z" w:initials="CR">
    <w:p w14:paraId="33F347E9" w14:textId="512BA65A" w:rsidR="00700BA4" w:rsidRDefault="00700BA4">
      <w:pPr>
        <w:pStyle w:val="CommentText"/>
      </w:pPr>
      <w:r>
        <w:rPr>
          <w:rStyle w:val="CommentReference"/>
        </w:rPr>
        <w:annotationRef/>
      </w:r>
      <w:r>
        <w:t>Convert to a citation</w:t>
      </w:r>
    </w:p>
  </w:comment>
  <w:comment w:id="135" w:author="Colleen Reid" w:date="2020-05-02T15:33:00Z" w:initials="CR">
    <w:p w14:paraId="6C9CE23E" w14:textId="03D57734" w:rsidR="00700BA4" w:rsidRDefault="00700BA4">
      <w:pPr>
        <w:pStyle w:val="CommentText"/>
      </w:pPr>
      <w:r>
        <w:rPr>
          <w:rStyle w:val="CommentReference"/>
        </w:rPr>
        <w:annotationRef/>
      </w:r>
      <w:r>
        <w:t>Convert to a citation</w:t>
      </w:r>
    </w:p>
  </w:comment>
  <w:comment w:id="136" w:author="Colleen Reid" w:date="2020-05-02T15:33:00Z" w:initials="CR">
    <w:p w14:paraId="2F4AAEE1" w14:textId="2A818F62" w:rsidR="00700BA4" w:rsidRDefault="00700BA4">
      <w:pPr>
        <w:pStyle w:val="CommentText"/>
      </w:pPr>
      <w:r>
        <w:rPr>
          <w:rStyle w:val="CommentReference"/>
        </w:rPr>
        <w:annotationRef/>
      </w:r>
      <w:r>
        <w:t>Put in a citation</w:t>
      </w:r>
    </w:p>
  </w:comment>
  <w:comment w:id="137" w:author="Melissa Maestas" w:date="2020-05-06T19:51:00Z" w:initials="MMM">
    <w:p w14:paraId="51A09CDB" w14:textId="0104F030" w:rsidR="00700BA4" w:rsidRDefault="00700BA4">
      <w:pPr>
        <w:pStyle w:val="CommentText"/>
      </w:pPr>
      <w:r>
        <w:rPr>
          <w:rStyle w:val="CommentReference"/>
        </w:rPr>
        <w:annotationRef/>
      </w:r>
      <w:r>
        <w:t xml:space="preserve">Suggest re-writing this sentence to avoid have ‘and’ be 3 of 5 consecutive words – would help with readability. It’s hard to tell from reading it if there were dummy variables for latitude and longitude. </w:t>
      </w:r>
    </w:p>
  </w:comment>
  <w:comment w:id="142" w:author="Melissa Maestas" w:date="2020-05-06T19:56:00Z" w:initials="MMM">
    <w:p w14:paraId="64057BC1" w14:textId="69E02AE4" w:rsidR="00700BA4" w:rsidRDefault="00700BA4">
      <w:pPr>
        <w:pStyle w:val="CommentText"/>
      </w:pPr>
      <w:r>
        <w:rPr>
          <w:rStyle w:val="CommentReference"/>
        </w:rPr>
        <w:annotationRef/>
      </w:r>
      <w:r>
        <w:t>Suggest citing papers that explain what this method means</w:t>
      </w:r>
    </w:p>
  </w:comment>
  <w:comment w:id="141" w:author="Colleen Reid" w:date="2020-06-18T10:11:00Z" w:initials="CR">
    <w:p w14:paraId="394ED2C9" w14:textId="062F1DF4" w:rsidR="00700BA4" w:rsidRDefault="00700BA4">
      <w:pPr>
        <w:pStyle w:val="CommentText"/>
      </w:pPr>
      <w:r>
        <w:rPr>
          <w:rStyle w:val="CommentReference"/>
        </w:rPr>
        <w:annotationRef/>
      </w:r>
      <w:r>
        <w:t>Condense and clarify</w:t>
      </w:r>
    </w:p>
  </w:comment>
  <w:comment w:id="156" w:author="Melissa Maestas" w:date="2020-05-07T19:17:00Z" w:initials="MMM">
    <w:p w14:paraId="49CD3E6D" w14:textId="77777777" w:rsidR="00700BA4" w:rsidRDefault="00700BA4">
      <w:pPr>
        <w:pStyle w:val="CommentText"/>
      </w:pPr>
      <w:r>
        <w:rPr>
          <w:rStyle w:val="CommentReference"/>
        </w:rPr>
        <w:annotationRef/>
      </w:r>
      <w:r>
        <w:t xml:space="preserve">FYI, </w:t>
      </w:r>
      <w:proofErr w:type="gramStart"/>
      <w:r>
        <w:t>all of</w:t>
      </w:r>
      <w:proofErr w:type="gramEnd"/>
      <w:r>
        <w:t xml:space="preserve"> the R packages I used at any point are listed in </w:t>
      </w:r>
    </w:p>
    <w:p w14:paraId="7C0CAFFC" w14:textId="77777777" w:rsidR="00700BA4" w:rsidRDefault="00700BA4">
      <w:pPr>
        <w:pStyle w:val="CommentText"/>
      </w:pPr>
      <w:r>
        <w:t>\estimate-pm25\</w:t>
      </w:r>
      <w:proofErr w:type="spellStart"/>
      <w:r>
        <w:t>General_Project_Functions</w:t>
      </w:r>
      <w:proofErr w:type="spellEnd"/>
      <w:r>
        <w:t>\Script1_Install_Pkgs.R</w:t>
      </w:r>
    </w:p>
    <w:p w14:paraId="4BBC0B9B" w14:textId="485FC34B" w:rsidR="00700BA4" w:rsidRDefault="00700BA4">
      <w:pPr>
        <w:pStyle w:val="CommentText"/>
      </w:pPr>
      <w:r>
        <w:t xml:space="preserve">At the very least, the </w:t>
      </w:r>
      <w:proofErr w:type="spellStart"/>
      <w:r>
        <w:t>rNOMADS</w:t>
      </w:r>
      <w:proofErr w:type="spellEnd"/>
      <w:r>
        <w:t xml:space="preserve"> package should be cited somewhere in the paper.</w:t>
      </w:r>
    </w:p>
  </w:comment>
  <w:comment w:id="157" w:author="Colleen Reid" w:date="2020-05-24T21:03:00Z" w:initials="CR">
    <w:p w14:paraId="4345F7C6" w14:textId="799194B9" w:rsidR="00700BA4" w:rsidRDefault="00700BA4">
      <w:pPr>
        <w:pStyle w:val="CommentText"/>
      </w:pPr>
      <w:r>
        <w:rPr>
          <w:rStyle w:val="CommentReference"/>
        </w:rPr>
        <w:annotationRef/>
      </w:r>
      <w:r>
        <w:t xml:space="preserve">Thanks. Where would you cite that algorithm? Probably in the section on using </w:t>
      </w:r>
      <w:proofErr w:type="gramStart"/>
      <w:r>
        <w:t>NAM?</w:t>
      </w:r>
      <w:proofErr w:type="gramEnd"/>
      <w:r>
        <w:t xml:space="preserve"> Could you put a note in that spot of where you put that?</w:t>
      </w:r>
    </w:p>
  </w:comment>
  <w:comment w:id="162" w:author="Colleen Reid" w:date="2020-06-18T10:12:00Z" w:initials="CR">
    <w:p w14:paraId="589CC493" w14:textId="5E38046D" w:rsidR="00700BA4" w:rsidRDefault="00700BA4">
      <w:pPr>
        <w:pStyle w:val="CommentText"/>
      </w:pPr>
      <w:r>
        <w:rPr>
          <w:rStyle w:val="CommentReference"/>
        </w:rPr>
        <w:annotationRef/>
      </w:r>
      <w:r>
        <w:t xml:space="preserve">Condense writing here. </w:t>
      </w:r>
    </w:p>
  </w:comment>
  <w:comment w:id="163" w:author="Ellen Considine" w:date="2020-04-24T20:35:00Z" w:initials="EC">
    <w:p w14:paraId="3C4093F1" w14:textId="77777777" w:rsidR="00700BA4" w:rsidRDefault="00700BA4"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66" w:author="Ellen Considine" w:date="2020-06-22T11:12:00Z" w:initials="EC">
    <w:p w14:paraId="42396907" w14:textId="0256EF48" w:rsidR="00700BA4" w:rsidRDefault="00700BA4">
      <w:pPr>
        <w:pStyle w:val="CommentText"/>
      </w:pPr>
      <w:r>
        <w:rPr>
          <w:rStyle w:val="CommentReference"/>
        </w:rPr>
        <w:annotationRef/>
      </w:r>
      <w:r>
        <w:t>CITE</w:t>
      </w:r>
    </w:p>
  </w:comment>
  <w:comment w:id="167" w:author="Colleen Reid" w:date="2020-06-18T10:13:00Z" w:initials="CR">
    <w:p w14:paraId="39AE2D4A" w14:textId="56C7D135" w:rsidR="00700BA4" w:rsidRDefault="00700BA4">
      <w:pPr>
        <w:pStyle w:val="CommentText"/>
      </w:pPr>
      <w:r>
        <w:rPr>
          <w:rStyle w:val="CommentReference"/>
        </w:rPr>
        <w:annotationRef/>
      </w:r>
      <w:r>
        <w:t xml:space="preserve">Ellen, could you take the first stab at this? </w:t>
      </w:r>
    </w:p>
  </w:comment>
  <w:comment w:id="168" w:author="Ellen Considine" w:date="2020-06-22T11:22:00Z" w:initials="EC">
    <w:p w14:paraId="0B8AAE72" w14:textId="09E398F0" w:rsidR="006A7CF8" w:rsidRDefault="006A7CF8">
      <w:pPr>
        <w:pStyle w:val="CommentText"/>
      </w:pPr>
      <w:r>
        <w:rPr>
          <w:rStyle w:val="CommentReference"/>
        </w:rPr>
        <w:annotationRef/>
      </w:r>
      <w:r>
        <w:t>Look at examples for how to do this?</w:t>
      </w:r>
    </w:p>
  </w:comment>
  <w:comment w:id="169" w:author="Colleen Reid" w:date="2020-06-18T10:14:00Z" w:initials="CR">
    <w:p w14:paraId="4AB1C25C" w14:textId="0AC5E1B5" w:rsidR="00700BA4" w:rsidRDefault="00700BA4">
      <w:pPr>
        <w:pStyle w:val="CommentText"/>
      </w:pPr>
      <w:r>
        <w:rPr>
          <w:rStyle w:val="CommentReference"/>
        </w:rPr>
        <w:annotationRef/>
      </w:r>
      <w:r>
        <w:t xml:space="preserve">I can write this section if I have the figures that have been created – please direct me to where they are. As I write this, I will figure out what is missing/needed. </w:t>
      </w:r>
    </w:p>
  </w:comment>
  <w:comment w:id="170" w:author="Melissa Maestas" w:date="2020-05-07T19:26:00Z" w:initials="MMM">
    <w:p w14:paraId="7A184669" w14:textId="02A91156" w:rsidR="00700BA4" w:rsidRDefault="00700BA4">
      <w:pPr>
        <w:pStyle w:val="CommentText"/>
      </w:pPr>
      <w:r>
        <w:rPr>
          <w:rStyle w:val="CommentReference"/>
        </w:rPr>
        <w:annotationRef/>
      </w:r>
      <w:r>
        <w:t xml:space="preserve">Suggestion: consider replacing this table with a series of box plots next to each other, one for each year. </w:t>
      </w:r>
    </w:p>
  </w:comment>
  <w:comment w:id="171" w:author="Colleen Reid" w:date="2020-05-24T21:05:00Z" w:initials="CR">
    <w:p w14:paraId="0A7C3046" w14:textId="086E9526" w:rsidR="00700BA4" w:rsidRDefault="00700BA4">
      <w:pPr>
        <w:pStyle w:val="CommentText"/>
      </w:pPr>
      <w:r>
        <w:rPr>
          <w:rStyle w:val="CommentReference"/>
        </w:rPr>
        <w:annotationRef/>
      </w:r>
      <w:r>
        <w:t xml:space="preserve">I think we will drop this table altogether, but good idea. </w:t>
      </w:r>
    </w:p>
  </w:comment>
  <w:comment w:id="173" w:author="Melissa Maestas" w:date="2020-05-07T19:28:00Z" w:initials="MMM">
    <w:p w14:paraId="2B0AB88E" w14:textId="30E8D9F9" w:rsidR="00700BA4" w:rsidRDefault="00700BA4">
      <w:pPr>
        <w:pStyle w:val="CommentText"/>
      </w:pPr>
      <w:r>
        <w:rPr>
          <w:rStyle w:val="CommentReference"/>
        </w:rPr>
        <w:annotationRef/>
      </w:r>
      <w:r>
        <w:t>Suggest using box plots instead</w:t>
      </w:r>
    </w:p>
  </w:comment>
  <w:comment w:id="174" w:author="Melissa Maestas" w:date="2020-05-07T19:28:00Z" w:initials="MMM">
    <w:p w14:paraId="5F3E56F3" w14:textId="0B41616D" w:rsidR="00700BA4" w:rsidRDefault="00700BA4">
      <w:pPr>
        <w:pStyle w:val="CommentText"/>
      </w:pPr>
      <w:r>
        <w:rPr>
          <w:rStyle w:val="CommentReference"/>
        </w:rPr>
        <w:annotationRef/>
      </w:r>
      <w:r>
        <w:t>Suggest using box plots instead</w:t>
      </w:r>
    </w:p>
  </w:comment>
  <w:comment w:id="172" w:author="Colleen Reid" w:date="2020-06-18T14:24:00Z" w:initials="CR">
    <w:p w14:paraId="56684783" w14:textId="2DBBA1A4" w:rsidR="00700BA4" w:rsidRDefault="00700BA4">
      <w:pPr>
        <w:pStyle w:val="CommentText"/>
      </w:pPr>
      <w:r>
        <w:rPr>
          <w:rStyle w:val="CommentReference"/>
        </w:rPr>
        <w:annotationRef/>
      </w:r>
      <w:r>
        <w:t>Move to supplemental because this is the training data</w:t>
      </w:r>
    </w:p>
  </w:comment>
  <w:comment w:id="175" w:author="Colleen Reid" w:date="2020-05-02T15:54:00Z" w:initials="CR">
    <w:p w14:paraId="03085EE7" w14:textId="0760334E" w:rsidR="00700BA4" w:rsidRDefault="00700BA4">
      <w:pPr>
        <w:pStyle w:val="CommentText"/>
      </w:pPr>
      <w:r>
        <w:rPr>
          <w:rStyle w:val="CommentReference"/>
        </w:rPr>
        <w:annotationRef/>
      </w:r>
      <w:r>
        <w:t xml:space="preserve">This may be repetitive of previous statements. Instead, I suggest we remove this statement and put the years in the tables. </w:t>
      </w:r>
    </w:p>
  </w:comment>
  <w:comment w:id="176" w:author="Ellen Considine" w:date="2020-06-22T13:51:00Z" w:initials="EC">
    <w:p w14:paraId="19CD29E2" w14:textId="312F0BDB" w:rsidR="00F31AA6" w:rsidRDefault="00F31AA6">
      <w:pPr>
        <w:pStyle w:val="CommentText"/>
      </w:pPr>
      <w:r>
        <w:rPr>
          <w:rStyle w:val="CommentReference"/>
        </w:rPr>
        <w:annotationRef/>
      </w:r>
      <w:proofErr w:type="gramStart"/>
      <w:r>
        <w:t>Yes</w:t>
      </w:r>
      <w:proofErr w:type="gramEnd"/>
      <w:r>
        <w:t xml:space="preserve"> I agree</w:t>
      </w:r>
    </w:p>
  </w:comment>
  <w:comment w:id="177" w:author="Colleen Reid" w:date="2020-05-02T16:01:00Z" w:initials="CR">
    <w:p w14:paraId="43DF9759" w14:textId="7811EAD9" w:rsidR="00700BA4" w:rsidRDefault="00700BA4">
      <w:pPr>
        <w:pStyle w:val="CommentText"/>
      </w:pPr>
      <w:r>
        <w:rPr>
          <w:rStyle w:val="CommentReference"/>
        </w:rPr>
        <w:annotationRef/>
      </w:r>
      <w:r>
        <w:t xml:space="preserve">Ellen, I put this in and would like your eyes on it. </w:t>
      </w:r>
    </w:p>
  </w:comment>
  <w:comment w:id="178" w:author="Ellen Considine" w:date="2020-06-22T13:53:00Z" w:initials="EC">
    <w:p w14:paraId="6E7A7F67" w14:textId="16E4E42A" w:rsidR="00615B33" w:rsidRDefault="00615B33">
      <w:pPr>
        <w:pStyle w:val="CommentText"/>
      </w:pPr>
      <w:r>
        <w:rPr>
          <w:rStyle w:val="CommentReference"/>
        </w:rPr>
        <w:annotationRef/>
      </w:r>
      <w:r>
        <w:t xml:space="preserve">I tried to fill in where you had the XXXX, but </w:t>
      </w:r>
      <w:proofErr w:type="gramStart"/>
      <w:r>
        <w:t>I’m</w:t>
      </w:r>
      <w:proofErr w:type="gramEnd"/>
      <w:r>
        <w:t xml:space="preserve"> still unsure of wh</w:t>
      </w:r>
      <w:r w:rsidR="00AE2A38">
        <w:t>y the sentence before doesn’t work?</w:t>
      </w:r>
    </w:p>
  </w:comment>
  <w:comment w:id="182" w:author="Colleen Reid" w:date="2020-05-02T16:18:00Z" w:initials="CR">
    <w:p w14:paraId="17C5197A" w14:textId="602AC650" w:rsidR="00700BA4" w:rsidRDefault="00700BA4">
      <w:pPr>
        <w:pStyle w:val="CommentText"/>
      </w:pPr>
      <w:r>
        <w:rPr>
          <w:rStyle w:val="CommentReference"/>
        </w:rPr>
        <w:annotationRef/>
      </w:r>
      <w:r>
        <w:t xml:space="preserve">Also, Ellen, could you put in the plots of the full model that is going to look amazing. </w:t>
      </w:r>
    </w:p>
  </w:comment>
  <w:comment w:id="183" w:author="Ellen Considine" w:date="2020-06-22T13:55:00Z" w:initials="EC">
    <w:p w14:paraId="2040682F" w14:textId="74B8F27D" w:rsidR="004A34E6" w:rsidRDefault="004A34E6">
      <w:pPr>
        <w:pStyle w:val="CommentText"/>
      </w:pPr>
      <w:r>
        <w:rPr>
          <w:rStyle w:val="CommentReference"/>
        </w:rPr>
        <w:annotationRef/>
      </w:r>
      <w:r>
        <w:t>The full model plots are currently in the Supplementary Material</w:t>
      </w:r>
    </w:p>
  </w:comment>
  <w:comment w:id="184" w:author="Ellen Considine" w:date="2020-04-29T11:02:00Z" w:initials="EC">
    <w:p w14:paraId="1D8C29C5" w14:textId="77777777" w:rsidR="00700BA4" w:rsidRDefault="00700BA4" w:rsidP="00A75088">
      <w:pPr>
        <w:pStyle w:val="CommentText"/>
      </w:pPr>
      <w:r>
        <w:rPr>
          <w:rStyle w:val="CommentReference"/>
        </w:rPr>
        <w:annotationRef/>
      </w:r>
      <w:r>
        <w:t>Should we group these or keep them separate?</w:t>
      </w:r>
    </w:p>
  </w:comment>
  <w:comment w:id="185" w:author="Colleen Reid" w:date="2020-05-02T16:19:00Z" w:initials="CR">
    <w:p w14:paraId="6406DBC1" w14:textId="6D2442C8" w:rsidR="00700BA4" w:rsidRDefault="00700BA4">
      <w:pPr>
        <w:pStyle w:val="CommentText"/>
      </w:pPr>
      <w:r>
        <w:rPr>
          <w:rStyle w:val="CommentReference"/>
        </w:rPr>
        <w:annotationRef/>
      </w:r>
      <w:r>
        <w:t xml:space="preserve">Group them into one table. </w:t>
      </w:r>
    </w:p>
  </w:comment>
  <w:comment w:id="186" w:author="Colleen Reid" w:date="2020-05-02T16:20:00Z" w:initials="CR">
    <w:p w14:paraId="5B522DF3" w14:textId="169A3C98" w:rsidR="00700BA4" w:rsidRDefault="00700BA4">
      <w:pPr>
        <w:pStyle w:val="CommentText"/>
      </w:pPr>
      <w:r>
        <w:rPr>
          <w:rStyle w:val="CommentReference"/>
        </w:rPr>
        <w:annotationRef/>
      </w:r>
      <w:r>
        <w:t xml:space="preserve">I am not sure that this is necessary. </w:t>
      </w:r>
    </w:p>
  </w:comment>
  <w:comment w:id="187" w:author="Ellen Considine" w:date="2020-06-22T13:56:00Z" w:initials="EC">
    <w:p w14:paraId="156F5379" w14:textId="0725BD9D" w:rsidR="001C180B" w:rsidRDefault="001C180B">
      <w:pPr>
        <w:pStyle w:val="CommentText"/>
      </w:pPr>
      <w:r>
        <w:rPr>
          <w:rStyle w:val="CommentReference"/>
        </w:rPr>
        <w:annotationRef/>
      </w:r>
      <w:r>
        <w:t xml:space="preserve">Here I was trying to explain why including not including CMAQ increases the importance of MAIAC AOD. Might want to change this sentence if </w:t>
      </w:r>
      <w:proofErr w:type="gramStart"/>
      <w:r>
        <w:t>that’s</w:t>
      </w:r>
      <w:proofErr w:type="gramEnd"/>
      <w:r>
        <w:t xml:space="preserve"> unclear</w:t>
      </w:r>
    </w:p>
  </w:comment>
  <w:comment w:id="188" w:author="Colleen Reid" w:date="2020-06-18T11:06:00Z" w:initials="CR">
    <w:p w14:paraId="1BFA0874" w14:textId="493EC8DD" w:rsidR="00700BA4" w:rsidRDefault="00700BA4">
      <w:pPr>
        <w:pStyle w:val="CommentText"/>
      </w:pPr>
      <w:r>
        <w:rPr>
          <w:rStyle w:val="CommentReference"/>
        </w:rPr>
        <w:annotationRef/>
      </w:r>
      <w:r>
        <w:t xml:space="preserve">Ellen, since you have put together </w:t>
      </w:r>
      <w:proofErr w:type="gramStart"/>
      <w:r>
        <w:t>all of</w:t>
      </w:r>
      <w:proofErr w:type="gramEnd"/>
      <w:r>
        <w:t xml:space="preserve"> the files and codes for sharing, could you put a first thing together here? I can then do editing. I think this will be like the “READ ME” file for our files. </w:t>
      </w:r>
    </w:p>
  </w:comment>
  <w:comment w:id="189" w:author="Ellen Considine" w:date="2020-06-22T11:34:00Z" w:initials="EC">
    <w:p w14:paraId="35DF8F86" w14:textId="77777777" w:rsidR="00A74D30" w:rsidRDefault="00A74D30" w:rsidP="00A74D30">
      <w:pPr>
        <w:pStyle w:val="CommentText"/>
      </w:pPr>
      <w:r>
        <w:rPr>
          <w:rStyle w:val="CommentReference"/>
        </w:rPr>
        <w:annotationRef/>
      </w:r>
      <w:r>
        <w:t>Unnecessary?</w:t>
      </w:r>
    </w:p>
  </w:comment>
  <w:comment w:id="190" w:author="Colleen Reid" w:date="2020-06-18T11:07:00Z" w:initials="CR">
    <w:p w14:paraId="08AC993C" w14:textId="7CEE1EC9" w:rsidR="00700BA4" w:rsidRDefault="00700BA4">
      <w:pPr>
        <w:pStyle w:val="CommentText"/>
      </w:pPr>
      <w:r>
        <w:rPr>
          <w:rStyle w:val="CommentReference"/>
        </w:rPr>
        <w:annotationRef/>
      </w:r>
      <w:r>
        <w:t xml:space="preserve">And this. </w:t>
      </w:r>
    </w:p>
  </w:comment>
  <w:comment w:id="191" w:author="Ellen Considine" w:date="2020-06-22T11:45:00Z" w:initials="EC">
    <w:p w14:paraId="660639EF" w14:textId="786FACB7" w:rsidR="00D60ED3" w:rsidRDefault="00D60ED3">
      <w:pPr>
        <w:pStyle w:val="CommentText"/>
      </w:pPr>
      <w:r>
        <w:rPr>
          <w:rStyle w:val="CommentReference"/>
        </w:rPr>
        <w:annotationRef/>
      </w:r>
      <w:r>
        <w:t>Chat about this during a meeting</w:t>
      </w:r>
    </w:p>
  </w:comment>
  <w:comment w:id="192" w:author="Colleen Reid" w:date="2020-05-02T14:03:00Z" w:initials="CR">
    <w:p w14:paraId="1836F8DF" w14:textId="79D5A93C" w:rsidR="00700BA4" w:rsidRDefault="00700BA4">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864116" w15:done="0"/>
  <w15:commentEx w15:paraId="07DA7B7A" w15:done="0"/>
  <w15:commentEx w15:paraId="5ED43B25" w15:done="0"/>
  <w15:commentEx w15:paraId="1E283FBE" w15:done="0"/>
  <w15:commentEx w15:paraId="7476F433" w15:done="0"/>
  <w15:commentEx w15:paraId="72B9FAA9" w15:done="0"/>
  <w15:commentEx w15:paraId="0C69FAC6" w15:done="0"/>
  <w15:commentEx w15:paraId="7B3FD2BB" w15:paraIdParent="0C69FAC6" w15:done="0"/>
  <w15:commentEx w15:paraId="1950756B" w15:done="0"/>
  <w15:commentEx w15:paraId="308B8F34" w15:done="0"/>
  <w15:commentEx w15:paraId="008208F9" w15:done="0"/>
  <w15:commentEx w15:paraId="10EA6CF1" w15:done="0"/>
  <w15:commentEx w15:paraId="05B07577" w15:done="0"/>
  <w15:commentEx w15:paraId="1FC4931A" w15:done="0"/>
  <w15:commentEx w15:paraId="1C8820B6" w15:done="0"/>
  <w15:commentEx w15:paraId="0D5E64E3" w15:done="0"/>
  <w15:commentEx w15:paraId="46843090" w15:done="0"/>
  <w15:commentEx w15:paraId="37277350" w15:paraIdParent="46843090" w15:done="0"/>
  <w15:commentEx w15:paraId="1C959259" w15:done="0"/>
  <w15:commentEx w15:paraId="16E5FAEA" w15:done="0"/>
  <w15:commentEx w15:paraId="4CDCB7A5" w15:done="0"/>
  <w15:commentEx w15:paraId="5CA335B4" w15:done="0"/>
  <w15:commentEx w15:paraId="5FE96A03" w15:done="0"/>
  <w15:commentEx w15:paraId="33F347E9" w15:done="0"/>
  <w15:commentEx w15:paraId="6C9CE23E" w15:done="0"/>
  <w15:commentEx w15:paraId="2F4AAEE1" w15:done="0"/>
  <w15:commentEx w15:paraId="51A09CDB" w15:done="0"/>
  <w15:commentEx w15:paraId="64057BC1" w15:done="0"/>
  <w15:commentEx w15:paraId="394ED2C9" w15:done="0"/>
  <w15:commentEx w15:paraId="4BBC0B9B" w15:done="0"/>
  <w15:commentEx w15:paraId="4345F7C6" w15:paraIdParent="4BBC0B9B" w15:done="0"/>
  <w15:commentEx w15:paraId="589CC493" w15:done="0"/>
  <w15:commentEx w15:paraId="3C4093F1" w15:done="0"/>
  <w15:commentEx w15:paraId="42396907" w15:done="0"/>
  <w15:commentEx w15:paraId="39AE2D4A" w15:done="0"/>
  <w15:commentEx w15:paraId="0B8AAE72" w15:done="0"/>
  <w15:commentEx w15:paraId="4AB1C25C" w15:done="0"/>
  <w15:commentEx w15:paraId="7A184669" w15:done="0"/>
  <w15:commentEx w15:paraId="0A7C3046" w15:paraIdParent="7A184669" w15:done="0"/>
  <w15:commentEx w15:paraId="2B0AB88E" w15:done="0"/>
  <w15:commentEx w15:paraId="5F3E56F3" w15:done="0"/>
  <w15:commentEx w15:paraId="56684783" w15:done="0"/>
  <w15:commentEx w15:paraId="03085EE7" w15:done="0"/>
  <w15:commentEx w15:paraId="19CD29E2" w15:paraIdParent="03085EE7" w15:done="0"/>
  <w15:commentEx w15:paraId="43DF9759" w15:done="0"/>
  <w15:commentEx w15:paraId="6E7A7F67" w15:paraIdParent="43DF9759" w15:done="0"/>
  <w15:commentEx w15:paraId="17C5197A" w15:done="0"/>
  <w15:commentEx w15:paraId="2040682F" w15:paraIdParent="17C5197A" w15:done="0"/>
  <w15:commentEx w15:paraId="1D8C29C5" w15:done="0"/>
  <w15:commentEx w15:paraId="6406DBC1" w15:paraIdParent="1D8C29C5" w15:done="0"/>
  <w15:commentEx w15:paraId="5B522DF3" w15:done="0"/>
  <w15:commentEx w15:paraId="156F5379" w15:paraIdParent="5B522DF3" w15:done="0"/>
  <w15:commentEx w15:paraId="1BFA0874" w15:done="0"/>
  <w15:commentEx w15:paraId="35DF8F86" w15:done="0"/>
  <w15:commentEx w15:paraId="08AC993C" w15:done="0"/>
  <w15:commentEx w15:paraId="660639EF" w15:done="0"/>
  <w15:commentEx w15:paraId="1836F8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5B8EE" w16cex:dateUtc="2020-06-18T15:57:00Z"/>
  <w16cex:commentExtensible w16cex:durableId="2295BB7F" w16cex:dateUtc="2020-06-18T16:07:00Z"/>
  <w16cex:commentExtensible w16cex:durableId="2295BB8D" w16cex:dateUtc="2020-06-18T16:08:00Z"/>
  <w16cex:commentExtensible w16cex:durableId="229B0E15" w16cex:dateUtc="2020-06-22T17:01:00Z"/>
  <w16cex:commentExtensible w16cex:durableId="2295BC67" w16cex:dateUtc="2020-06-18T16:11:00Z"/>
  <w16cex:commentExtensible w16cex:durableId="22755FA2" w16cex:dateUtc="2020-05-25T03:03:00Z"/>
  <w16cex:commentExtensible w16cex:durableId="2295BC94" w16cex:dateUtc="2020-06-18T16:12:00Z"/>
  <w16cex:commentExtensible w16cex:durableId="229B10A7" w16cex:dateUtc="2020-06-22T17:12:00Z"/>
  <w16cex:commentExtensible w16cex:durableId="2295BCCB" w16cex:dateUtc="2020-06-18T16:13:00Z"/>
  <w16cex:commentExtensible w16cex:durableId="229B1308" w16cex:dateUtc="2020-06-22T17:22:00Z"/>
  <w16cex:commentExtensible w16cex:durableId="2295BCE8" w16cex:dateUtc="2020-06-18T16:14:00Z"/>
  <w16cex:commentExtensible w16cex:durableId="2275600F" w16cex:dateUtc="2020-05-25T03:05:00Z"/>
  <w16cex:commentExtensible w16cex:durableId="2295F7B4" w16cex:dateUtc="2020-06-18T20:24:00Z"/>
  <w16cex:commentExtensible w16cex:durableId="229B35F5" w16cex:dateUtc="2020-06-22T19:51:00Z"/>
  <w16cex:commentExtensible w16cex:durableId="229B365A" w16cex:dateUtc="2020-06-22T19:53:00Z"/>
  <w16cex:commentExtensible w16cex:durableId="229B36BA" w16cex:dateUtc="2020-06-22T19:55:00Z"/>
  <w16cex:commentExtensible w16cex:durableId="229B3709" w16cex:dateUtc="2020-06-22T19:56:00Z"/>
  <w16cex:commentExtensible w16cex:durableId="2295C936" w16cex:dateUtc="2020-06-18T17:06:00Z"/>
  <w16cex:commentExtensible w16cex:durableId="229B15DB" w16cex:dateUtc="2020-06-22T17:34:00Z"/>
  <w16cex:commentExtensible w16cex:durableId="2295C985" w16cex:dateUtc="2020-06-18T17:07:00Z"/>
  <w16cex:commentExtensible w16cex:durableId="229B1848" w16cex:dateUtc="2020-06-22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864116" w16cid:durableId="22581C7C"/>
  <w16cid:commentId w16cid:paraId="07DA7B7A" w16cid:durableId="2257EDA8"/>
  <w16cid:commentId w16cid:paraId="5ED43B25" w16cid:durableId="2295B8EE"/>
  <w16cid:commentId w16cid:paraId="1E283FBE" w16cid:durableId="2295BB7F"/>
  <w16cid:commentId w16cid:paraId="7476F433" w16cid:durableId="2295BB8D"/>
  <w16cid:commentId w16cid:paraId="72B9FAA9" w16cid:durableId="2257F9E6"/>
  <w16cid:commentId w16cid:paraId="0C69FAC6" w16cid:durableId="2257FDB2"/>
  <w16cid:commentId w16cid:paraId="7B3FD2BB" w16cid:durableId="225C431C"/>
  <w16cid:commentId w16cid:paraId="1950756B" w16cid:durableId="225D3241"/>
  <w16cid:commentId w16cid:paraId="308B8F34" w16cid:durableId="225D3283"/>
  <w16cid:commentId w16cid:paraId="008208F9" w16cid:durableId="225D839F"/>
  <w16cid:commentId w16cid:paraId="10EA6CF1" w16cid:durableId="225D8414"/>
  <w16cid:commentId w16cid:paraId="05B07577" w16cid:durableId="225D8490"/>
  <w16cid:commentId w16cid:paraId="1FC4931A" w16cid:durableId="225D8CD4"/>
  <w16cid:commentId w16cid:paraId="1C8820B6" w16cid:durableId="225D8E11"/>
  <w16cid:commentId w16cid:paraId="0D5E64E3" w16cid:durableId="225D8E46"/>
  <w16cid:commentId w16cid:paraId="46843090" w16cid:durableId="2257FDA4"/>
  <w16cid:commentId w16cid:paraId="37277350" w16cid:durableId="225D3073"/>
  <w16cid:commentId w16cid:paraId="1C959259" w16cid:durableId="225804EA"/>
  <w16cid:commentId w16cid:paraId="16E5FAEA" w16cid:durableId="229B0E15"/>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51A09CDB" w16cid:durableId="225D93C0"/>
  <w16cid:commentId w16cid:paraId="64057BC1" w16cid:durableId="225D9504"/>
  <w16cid:commentId w16cid:paraId="394ED2C9" w16cid:durableId="2295BC67"/>
  <w16cid:commentId w16cid:paraId="4BBC0B9B" w16cid:durableId="225EDD2F"/>
  <w16cid:commentId w16cid:paraId="4345F7C6" w16cid:durableId="22755FA2"/>
  <w16cid:commentId w16cid:paraId="589CC493" w16cid:durableId="2295BC94"/>
  <w16cid:commentId w16cid:paraId="3C4093F1" w16cid:durableId="224DCC1A"/>
  <w16cid:commentId w16cid:paraId="42396907" w16cid:durableId="229B10A7"/>
  <w16cid:commentId w16cid:paraId="39AE2D4A" w16cid:durableId="2295BCCB"/>
  <w16cid:commentId w16cid:paraId="0B8AAE72" w16cid:durableId="229B1308"/>
  <w16cid:commentId w16cid:paraId="4AB1C25C" w16cid:durableId="2295BCE8"/>
  <w16cid:commentId w16cid:paraId="7A184669" w16cid:durableId="225EDF79"/>
  <w16cid:commentId w16cid:paraId="0A7C3046" w16cid:durableId="2275600F"/>
  <w16cid:commentId w16cid:paraId="2B0AB88E" w16cid:durableId="225EDFCB"/>
  <w16cid:commentId w16cid:paraId="5F3E56F3" w16cid:durableId="225EDFD3"/>
  <w16cid:commentId w16cid:paraId="56684783" w16cid:durableId="2295F7B4"/>
  <w16cid:commentId w16cid:paraId="03085EE7" w16cid:durableId="22581626"/>
  <w16cid:commentId w16cid:paraId="19CD29E2" w16cid:durableId="229B35F5"/>
  <w16cid:commentId w16cid:paraId="43DF9759" w16cid:durableId="225817E7"/>
  <w16cid:commentId w16cid:paraId="6E7A7F67" w16cid:durableId="229B365A"/>
  <w16cid:commentId w16cid:paraId="17C5197A" w16cid:durableId="22581BDB"/>
  <w16cid:commentId w16cid:paraId="2040682F" w16cid:durableId="229B36BA"/>
  <w16cid:commentId w16cid:paraId="1D8C29C5" w16cid:durableId="2253DD42"/>
  <w16cid:commentId w16cid:paraId="6406DBC1" w16cid:durableId="22581BF5"/>
  <w16cid:commentId w16cid:paraId="5B522DF3" w16cid:durableId="22581C49"/>
  <w16cid:commentId w16cid:paraId="156F5379" w16cid:durableId="229B3709"/>
  <w16cid:commentId w16cid:paraId="1BFA0874" w16cid:durableId="2295C936"/>
  <w16cid:commentId w16cid:paraId="35DF8F86" w16cid:durableId="229B15DB"/>
  <w16cid:commentId w16cid:paraId="08AC993C" w16cid:durableId="2295C985"/>
  <w16cid:commentId w16cid:paraId="660639EF" w16cid:durableId="229B1848"/>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84A660" w14:textId="77777777" w:rsidR="00700BA4" w:rsidRDefault="00700BA4" w:rsidP="007D356C">
      <w:r>
        <w:separator/>
      </w:r>
    </w:p>
  </w:endnote>
  <w:endnote w:type="continuationSeparator" w:id="0">
    <w:p w14:paraId="12DC18D8" w14:textId="77777777" w:rsidR="00700BA4" w:rsidRDefault="00700BA4"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0909"/>
      <w:docPartObj>
        <w:docPartGallery w:val="Page Numbers (Bottom of Page)"/>
        <w:docPartUnique/>
      </w:docPartObj>
    </w:sdtPr>
    <w:sdtEndPr>
      <w:rPr>
        <w:noProof/>
      </w:rPr>
    </w:sdtEndPr>
    <w:sdtContent>
      <w:p w14:paraId="3F03652B" w14:textId="2566E211" w:rsidR="00700BA4" w:rsidRDefault="00700BA4">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700BA4" w:rsidRDefault="00700B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FACB7C" w14:textId="77777777" w:rsidR="00700BA4" w:rsidRDefault="00700BA4" w:rsidP="007D356C">
      <w:r>
        <w:separator/>
      </w:r>
    </w:p>
  </w:footnote>
  <w:footnote w:type="continuationSeparator" w:id="0">
    <w:p w14:paraId="43ADBB09" w14:textId="77777777" w:rsidR="00700BA4" w:rsidRDefault="00700BA4"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23DF7"/>
    <w:rsid w:val="00031FD2"/>
    <w:rsid w:val="00037BD7"/>
    <w:rsid w:val="00060AE3"/>
    <w:rsid w:val="00064AA4"/>
    <w:rsid w:val="00070888"/>
    <w:rsid w:val="00076BE9"/>
    <w:rsid w:val="00076EE2"/>
    <w:rsid w:val="000A5234"/>
    <w:rsid w:val="000A581A"/>
    <w:rsid w:val="000B0412"/>
    <w:rsid w:val="000C0413"/>
    <w:rsid w:val="000C0591"/>
    <w:rsid w:val="000C6ED1"/>
    <w:rsid w:val="000D1D98"/>
    <w:rsid w:val="000D7042"/>
    <w:rsid w:val="000F19EE"/>
    <w:rsid w:val="000F3E48"/>
    <w:rsid w:val="00101821"/>
    <w:rsid w:val="00114EF9"/>
    <w:rsid w:val="001234F4"/>
    <w:rsid w:val="00123903"/>
    <w:rsid w:val="00137B87"/>
    <w:rsid w:val="0014238D"/>
    <w:rsid w:val="00146539"/>
    <w:rsid w:val="00152F3C"/>
    <w:rsid w:val="00160DB8"/>
    <w:rsid w:val="001645B7"/>
    <w:rsid w:val="00167989"/>
    <w:rsid w:val="00170268"/>
    <w:rsid w:val="00196421"/>
    <w:rsid w:val="001A0D8C"/>
    <w:rsid w:val="001A42FD"/>
    <w:rsid w:val="001B2365"/>
    <w:rsid w:val="001B77CC"/>
    <w:rsid w:val="001C180B"/>
    <w:rsid w:val="001C5C17"/>
    <w:rsid w:val="001E69D2"/>
    <w:rsid w:val="00200EAE"/>
    <w:rsid w:val="00220DC3"/>
    <w:rsid w:val="0022668B"/>
    <w:rsid w:val="00230020"/>
    <w:rsid w:val="00235421"/>
    <w:rsid w:val="002438A3"/>
    <w:rsid w:val="00245012"/>
    <w:rsid w:val="00250C80"/>
    <w:rsid w:val="00253FEF"/>
    <w:rsid w:val="00254F95"/>
    <w:rsid w:val="002555DB"/>
    <w:rsid w:val="00255BD9"/>
    <w:rsid w:val="0025601A"/>
    <w:rsid w:val="00257227"/>
    <w:rsid w:val="00264AB3"/>
    <w:rsid w:val="00275709"/>
    <w:rsid w:val="00281EFD"/>
    <w:rsid w:val="00291E61"/>
    <w:rsid w:val="00291E7C"/>
    <w:rsid w:val="0029640B"/>
    <w:rsid w:val="002A1794"/>
    <w:rsid w:val="002A40AE"/>
    <w:rsid w:val="002A7BB6"/>
    <w:rsid w:val="002B3F91"/>
    <w:rsid w:val="002B6FE4"/>
    <w:rsid w:val="002C39B8"/>
    <w:rsid w:val="002C4A7E"/>
    <w:rsid w:val="002E17B1"/>
    <w:rsid w:val="002E2DD7"/>
    <w:rsid w:val="002E320D"/>
    <w:rsid w:val="002E329C"/>
    <w:rsid w:val="002E6BBE"/>
    <w:rsid w:val="002F6FC1"/>
    <w:rsid w:val="003007B5"/>
    <w:rsid w:val="0030342D"/>
    <w:rsid w:val="0030796F"/>
    <w:rsid w:val="00321992"/>
    <w:rsid w:val="003254D6"/>
    <w:rsid w:val="0033109F"/>
    <w:rsid w:val="0034453F"/>
    <w:rsid w:val="00344DC9"/>
    <w:rsid w:val="00351A29"/>
    <w:rsid w:val="00381421"/>
    <w:rsid w:val="00384E9C"/>
    <w:rsid w:val="00386479"/>
    <w:rsid w:val="00387B29"/>
    <w:rsid w:val="00396F60"/>
    <w:rsid w:val="003A5F03"/>
    <w:rsid w:val="003B1260"/>
    <w:rsid w:val="003B5322"/>
    <w:rsid w:val="003C1A77"/>
    <w:rsid w:val="003C65E3"/>
    <w:rsid w:val="003D1E40"/>
    <w:rsid w:val="003E0FDC"/>
    <w:rsid w:val="003F030F"/>
    <w:rsid w:val="003F2C36"/>
    <w:rsid w:val="003F6543"/>
    <w:rsid w:val="003F7341"/>
    <w:rsid w:val="0040363D"/>
    <w:rsid w:val="0042049D"/>
    <w:rsid w:val="00422717"/>
    <w:rsid w:val="00425027"/>
    <w:rsid w:val="004356F6"/>
    <w:rsid w:val="00435E7A"/>
    <w:rsid w:val="004370D9"/>
    <w:rsid w:val="00454A33"/>
    <w:rsid w:val="00467ECA"/>
    <w:rsid w:val="0047374C"/>
    <w:rsid w:val="00491D2B"/>
    <w:rsid w:val="00497DBF"/>
    <w:rsid w:val="004A34E6"/>
    <w:rsid w:val="004A5E4F"/>
    <w:rsid w:val="004B5806"/>
    <w:rsid w:val="004B6826"/>
    <w:rsid w:val="004C0EAB"/>
    <w:rsid w:val="004C3CC9"/>
    <w:rsid w:val="004C6203"/>
    <w:rsid w:val="004C7BC8"/>
    <w:rsid w:val="004D20F9"/>
    <w:rsid w:val="004E0C09"/>
    <w:rsid w:val="004E101E"/>
    <w:rsid w:val="004E4087"/>
    <w:rsid w:val="005013EB"/>
    <w:rsid w:val="00503E57"/>
    <w:rsid w:val="0050500E"/>
    <w:rsid w:val="005108E2"/>
    <w:rsid w:val="00517488"/>
    <w:rsid w:val="00517E04"/>
    <w:rsid w:val="005210AA"/>
    <w:rsid w:val="005306ED"/>
    <w:rsid w:val="00550A31"/>
    <w:rsid w:val="00552FEB"/>
    <w:rsid w:val="00562657"/>
    <w:rsid w:val="00564FDD"/>
    <w:rsid w:val="00566F9E"/>
    <w:rsid w:val="00581B16"/>
    <w:rsid w:val="00584A60"/>
    <w:rsid w:val="005938A2"/>
    <w:rsid w:val="005B0EA9"/>
    <w:rsid w:val="005D0A2A"/>
    <w:rsid w:val="005D4312"/>
    <w:rsid w:val="005E04D0"/>
    <w:rsid w:val="005E2102"/>
    <w:rsid w:val="005E32B5"/>
    <w:rsid w:val="005E6C65"/>
    <w:rsid w:val="00600048"/>
    <w:rsid w:val="00615B33"/>
    <w:rsid w:val="006218C7"/>
    <w:rsid w:val="006346E9"/>
    <w:rsid w:val="00635723"/>
    <w:rsid w:val="00636B41"/>
    <w:rsid w:val="00640A40"/>
    <w:rsid w:val="00641100"/>
    <w:rsid w:val="00641609"/>
    <w:rsid w:val="00662833"/>
    <w:rsid w:val="00663142"/>
    <w:rsid w:val="0067033A"/>
    <w:rsid w:val="006704A9"/>
    <w:rsid w:val="00672CF8"/>
    <w:rsid w:val="00676E0A"/>
    <w:rsid w:val="00696F35"/>
    <w:rsid w:val="006A42F1"/>
    <w:rsid w:val="006A5238"/>
    <w:rsid w:val="006A594C"/>
    <w:rsid w:val="006A7CF8"/>
    <w:rsid w:val="006B094F"/>
    <w:rsid w:val="006B338E"/>
    <w:rsid w:val="006C0696"/>
    <w:rsid w:val="006C2EB6"/>
    <w:rsid w:val="006C4B68"/>
    <w:rsid w:val="006D2C30"/>
    <w:rsid w:val="006E2347"/>
    <w:rsid w:val="006E6B46"/>
    <w:rsid w:val="006F5237"/>
    <w:rsid w:val="006F5378"/>
    <w:rsid w:val="006F7FE4"/>
    <w:rsid w:val="00700BA4"/>
    <w:rsid w:val="00706836"/>
    <w:rsid w:val="0072691E"/>
    <w:rsid w:val="00730A5D"/>
    <w:rsid w:val="00733785"/>
    <w:rsid w:val="00737BFF"/>
    <w:rsid w:val="00742A20"/>
    <w:rsid w:val="007554AE"/>
    <w:rsid w:val="00757F6C"/>
    <w:rsid w:val="00760D74"/>
    <w:rsid w:val="00761FF4"/>
    <w:rsid w:val="007646AB"/>
    <w:rsid w:val="0076544C"/>
    <w:rsid w:val="007879D9"/>
    <w:rsid w:val="007A423E"/>
    <w:rsid w:val="007A71CF"/>
    <w:rsid w:val="007C5057"/>
    <w:rsid w:val="007D356C"/>
    <w:rsid w:val="007D3FA3"/>
    <w:rsid w:val="007D4B84"/>
    <w:rsid w:val="007E1D42"/>
    <w:rsid w:val="007E4F51"/>
    <w:rsid w:val="007F17E1"/>
    <w:rsid w:val="007F1AE9"/>
    <w:rsid w:val="007F29EB"/>
    <w:rsid w:val="00803EF0"/>
    <w:rsid w:val="008051F3"/>
    <w:rsid w:val="00805AB9"/>
    <w:rsid w:val="008144EA"/>
    <w:rsid w:val="00822B1F"/>
    <w:rsid w:val="00823018"/>
    <w:rsid w:val="0082324F"/>
    <w:rsid w:val="00840A62"/>
    <w:rsid w:val="00843BFA"/>
    <w:rsid w:val="00844C66"/>
    <w:rsid w:val="008542B7"/>
    <w:rsid w:val="008551AE"/>
    <w:rsid w:val="0085667F"/>
    <w:rsid w:val="008620FF"/>
    <w:rsid w:val="008A04F4"/>
    <w:rsid w:val="008A2888"/>
    <w:rsid w:val="008A39EC"/>
    <w:rsid w:val="008B68D8"/>
    <w:rsid w:val="008C064C"/>
    <w:rsid w:val="008D66F2"/>
    <w:rsid w:val="008E59C7"/>
    <w:rsid w:val="008E775C"/>
    <w:rsid w:val="008F2363"/>
    <w:rsid w:val="008F5540"/>
    <w:rsid w:val="00900438"/>
    <w:rsid w:val="00901C86"/>
    <w:rsid w:val="00904A1B"/>
    <w:rsid w:val="00921650"/>
    <w:rsid w:val="0092347A"/>
    <w:rsid w:val="00930B09"/>
    <w:rsid w:val="00932A03"/>
    <w:rsid w:val="009346B4"/>
    <w:rsid w:val="0093677E"/>
    <w:rsid w:val="00937C05"/>
    <w:rsid w:val="00952759"/>
    <w:rsid w:val="00964B4B"/>
    <w:rsid w:val="00972C10"/>
    <w:rsid w:val="009808C6"/>
    <w:rsid w:val="00994267"/>
    <w:rsid w:val="00995379"/>
    <w:rsid w:val="00996CFA"/>
    <w:rsid w:val="00997EFF"/>
    <w:rsid w:val="009A0CDC"/>
    <w:rsid w:val="009A47C1"/>
    <w:rsid w:val="009B1655"/>
    <w:rsid w:val="009B67B4"/>
    <w:rsid w:val="009C0966"/>
    <w:rsid w:val="009C53AA"/>
    <w:rsid w:val="009E2858"/>
    <w:rsid w:val="009E3366"/>
    <w:rsid w:val="009E576C"/>
    <w:rsid w:val="00A00CD4"/>
    <w:rsid w:val="00A01AB4"/>
    <w:rsid w:val="00A0273D"/>
    <w:rsid w:val="00A155D9"/>
    <w:rsid w:val="00A23D4E"/>
    <w:rsid w:val="00A251AA"/>
    <w:rsid w:val="00A25794"/>
    <w:rsid w:val="00A26D7B"/>
    <w:rsid w:val="00A32659"/>
    <w:rsid w:val="00A3377F"/>
    <w:rsid w:val="00A339B8"/>
    <w:rsid w:val="00A42458"/>
    <w:rsid w:val="00A45CF8"/>
    <w:rsid w:val="00A50262"/>
    <w:rsid w:val="00A50C28"/>
    <w:rsid w:val="00A53317"/>
    <w:rsid w:val="00A53983"/>
    <w:rsid w:val="00A54CC9"/>
    <w:rsid w:val="00A572B4"/>
    <w:rsid w:val="00A6226A"/>
    <w:rsid w:val="00A65617"/>
    <w:rsid w:val="00A74D30"/>
    <w:rsid w:val="00A75088"/>
    <w:rsid w:val="00A77B0A"/>
    <w:rsid w:val="00A94527"/>
    <w:rsid w:val="00A94AC1"/>
    <w:rsid w:val="00AB27D6"/>
    <w:rsid w:val="00AC0ECE"/>
    <w:rsid w:val="00AE2A38"/>
    <w:rsid w:val="00AE5804"/>
    <w:rsid w:val="00AE5982"/>
    <w:rsid w:val="00AE6687"/>
    <w:rsid w:val="00B1140D"/>
    <w:rsid w:val="00B2161C"/>
    <w:rsid w:val="00B336A8"/>
    <w:rsid w:val="00B36C9B"/>
    <w:rsid w:val="00B37882"/>
    <w:rsid w:val="00B53326"/>
    <w:rsid w:val="00B558ED"/>
    <w:rsid w:val="00B60457"/>
    <w:rsid w:val="00B6277C"/>
    <w:rsid w:val="00B66255"/>
    <w:rsid w:val="00B726F4"/>
    <w:rsid w:val="00B74693"/>
    <w:rsid w:val="00B9185D"/>
    <w:rsid w:val="00B95C2D"/>
    <w:rsid w:val="00BA2739"/>
    <w:rsid w:val="00BB1A66"/>
    <w:rsid w:val="00BB4E86"/>
    <w:rsid w:val="00BB6BA8"/>
    <w:rsid w:val="00BC4D62"/>
    <w:rsid w:val="00BD07A9"/>
    <w:rsid w:val="00BD414A"/>
    <w:rsid w:val="00BE0389"/>
    <w:rsid w:val="00BE5061"/>
    <w:rsid w:val="00BE680C"/>
    <w:rsid w:val="00BE6FFC"/>
    <w:rsid w:val="00BE719F"/>
    <w:rsid w:val="00BF662B"/>
    <w:rsid w:val="00C00950"/>
    <w:rsid w:val="00C01764"/>
    <w:rsid w:val="00C04034"/>
    <w:rsid w:val="00C073B4"/>
    <w:rsid w:val="00C124D9"/>
    <w:rsid w:val="00C20B70"/>
    <w:rsid w:val="00C23631"/>
    <w:rsid w:val="00C422C5"/>
    <w:rsid w:val="00C5058C"/>
    <w:rsid w:val="00C52D2E"/>
    <w:rsid w:val="00C551D4"/>
    <w:rsid w:val="00C572A8"/>
    <w:rsid w:val="00C658AC"/>
    <w:rsid w:val="00C7476B"/>
    <w:rsid w:val="00C83D6D"/>
    <w:rsid w:val="00C8638C"/>
    <w:rsid w:val="00C90A60"/>
    <w:rsid w:val="00C91419"/>
    <w:rsid w:val="00C977EB"/>
    <w:rsid w:val="00C97D31"/>
    <w:rsid w:val="00CB5D65"/>
    <w:rsid w:val="00CC14DE"/>
    <w:rsid w:val="00CC487F"/>
    <w:rsid w:val="00CD12A1"/>
    <w:rsid w:val="00CD4869"/>
    <w:rsid w:val="00CE2521"/>
    <w:rsid w:val="00CE3CB3"/>
    <w:rsid w:val="00CE40D3"/>
    <w:rsid w:val="00CF30E0"/>
    <w:rsid w:val="00CF5515"/>
    <w:rsid w:val="00D04A0E"/>
    <w:rsid w:val="00D160BE"/>
    <w:rsid w:val="00D1675F"/>
    <w:rsid w:val="00D35B3A"/>
    <w:rsid w:val="00D54F42"/>
    <w:rsid w:val="00D557AE"/>
    <w:rsid w:val="00D6019A"/>
    <w:rsid w:val="00D60ED3"/>
    <w:rsid w:val="00D61628"/>
    <w:rsid w:val="00D66597"/>
    <w:rsid w:val="00D81988"/>
    <w:rsid w:val="00D906F8"/>
    <w:rsid w:val="00DA0FAD"/>
    <w:rsid w:val="00DA3F84"/>
    <w:rsid w:val="00DC40C2"/>
    <w:rsid w:val="00DC6CE7"/>
    <w:rsid w:val="00DC708C"/>
    <w:rsid w:val="00DD2C29"/>
    <w:rsid w:val="00DD66D7"/>
    <w:rsid w:val="00DE33CB"/>
    <w:rsid w:val="00DE4ADF"/>
    <w:rsid w:val="00DF017B"/>
    <w:rsid w:val="00DF602F"/>
    <w:rsid w:val="00E02467"/>
    <w:rsid w:val="00E06E0C"/>
    <w:rsid w:val="00E07AE3"/>
    <w:rsid w:val="00E2089F"/>
    <w:rsid w:val="00E255C0"/>
    <w:rsid w:val="00E35D7C"/>
    <w:rsid w:val="00E362DA"/>
    <w:rsid w:val="00E40B20"/>
    <w:rsid w:val="00E45530"/>
    <w:rsid w:val="00E53A56"/>
    <w:rsid w:val="00E552D0"/>
    <w:rsid w:val="00E602F9"/>
    <w:rsid w:val="00E61146"/>
    <w:rsid w:val="00E6286F"/>
    <w:rsid w:val="00E72EE3"/>
    <w:rsid w:val="00E73F10"/>
    <w:rsid w:val="00E77DF8"/>
    <w:rsid w:val="00E87F40"/>
    <w:rsid w:val="00E91CC9"/>
    <w:rsid w:val="00E96442"/>
    <w:rsid w:val="00E964DE"/>
    <w:rsid w:val="00ED2F46"/>
    <w:rsid w:val="00ED6324"/>
    <w:rsid w:val="00EE1FDD"/>
    <w:rsid w:val="00EF1408"/>
    <w:rsid w:val="00EF39D2"/>
    <w:rsid w:val="00F01B40"/>
    <w:rsid w:val="00F03454"/>
    <w:rsid w:val="00F1469F"/>
    <w:rsid w:val="00F16822"/>
    <w:rsid w:val="00F23B50"/>
    <w:rsid w:val="00F24DD6"/>
    <w:rsid w:val="00F31AA6"/>
    <w:rsid w:val="00F3623E"/>
    <w:rsid w:val="00F63B97"/>
    <w:rsid w:val="00F8416D"/>
    <w:rsid w:val="00F95A11"/>
    <w:rsid w:val="00F976E9"/>
    <w:rsid w:val="00FB37DF"/>
    <w:rsid w:val="00FB7486"/>
    <w:rsid w:val="00FC18AB"/>
    <w:rsid w:val="00FC5A32"/>
    <w:rsid w:val="00FD17D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 w:type="paragraph" w:styleId="Revision">
    <w:name w:val="Revision"/>
    <w:hidden/>
    <w:uiPriority w:val="99"/>
    <w:semiHidden/>
    <w:rsid w:val="008551AE"/>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rcc.dri.edu/cgi-bin/smoke.pl" TargetMode="External"/><Relationship Id="rId2" Type="http://schemas.openxmlformats.org/officeDocument/2006/relationships/hyperlink" Target="http://views.cira.colostate.edu/fed/DataWizard/Default.aspx" TargetMode="External"/><Relationship Id="rId1" Type="http://schemas.openxmlformats.org/officeDocument/2006/relationships/hyperlink" Target="https://aqs.epa.gov/aqsweb/airdata/download_files.html" TargetMode="External"/><Relationship Id="rId5" Type="http://schemas.openxmlformats.org/officeDocument/2006/relationships/hyperlink" Target="http://www.airmonitoring.utah.gov/dataarchive/archpm25.htm" TargetMode="External"/><Relationship Id="rId4" Type="http://schemas.openxmlformats.org/officeDocument/2006/relationships/hyperlink" Target="https://www3.epa.gov/ttnamti1/visdata.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hyperlink" Target="http://identifiers.org/ncbi/insdc.sra:SRP121625" TargetMode="External"/><Relationship Id="rId3" Type="http://schemas.openxmlformats.org/officeDocument/2006/relationships/styles" Target="styles.xml"/><Relationship Id="rId21" Type="http://schemas.openxmlformats.org/officeDocument/2006/relationships/hyperlink" Target="https://github.com/earthlab/Western_states_daily_PM2.5"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doi.org/10.6084/m9.figshare.c.4064768.v3"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nature.com/sdata/policies/editorial-and-publishing-policies" TargetMode="External"/><Relationship Id="rId29" Type="http://schemas.openxmlformats.org/officeDocument/2006/relationships/hyperlink" Target="http://www.nature.com/sdata/policies/repositor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dentifiers.or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ature.com/sdata/publish/submission-guidelines" TargetMode="External"/><Relationship Id="rId23" Type="http://schemas.openxmlformats.org/officeDocument/2006/relationships/hyperlink" Target="https://www.nature.com/articles/sdata2018259" TargetMode="External"/><Relationship Id="rId28" Type="http://schemas.openxmlformats.org/officeDocument/2006/relationships/hyperlink" Target="http://trace.ddbj.nig.ac.jp/DRASearch/submission?acc=DRA004814"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www.nature.com/articles/sdata2018259" TargetMode="External"/><Relationship Id="rId27" Type="http://schemas.openxmlformats.org/officeDocument/2006/relationships/hyperlink" Target="http://identifiers.org/ncbi/insdc:PKMF00000000" TargetMode="External"/><Relationship Id="rId30" Type="http://schemas.openxmlformats.org/officeDocument/2006/relationships/hyperlink" Target="https://www.nature.com/sdata/policies/reposit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DA33C-C5D9-4D37-9E54-F49D9D02A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27929</Words>
  <Characters>159196</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86752</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Ellen Considine</cp:lastModifiedBy>
  <cp:revision>2</cp:revision>
  <dcterms:created xsi:type="dcterms:W3CDTF">2020-06-22T19:57:00Z</dcterms:created>
  <dcterms:modified xsi:type="dcterms:W3CDTF">2020-06-2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MAbO5U7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